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jc w:val="center"/>
        <w:rPr>
          <w:b/>
          <w:sz w:val="32"/>
          <w:szCs w:val="32"/>
        </w:rPr>
      </w:pPr>
      <w:r w:rsidRPr="00F93DB0">
        <w:rPr>
          <w:b/>
          <w:sz w:val="32"/>
          <w:szCs w:val="32"/>
        </w:rPr>
        <w:t>The impact of periodic presumptive treatment of sexually transmitted infections on HIV incidence in Papua New Guinea</w:t>
      </w:r>
    </w:p>
    <w:p w:rsidR="00585F9F" w:rsidRPr="00F93DB0" w:rsidRDefault="00585F9F" w:rsidP="00585F9F">
      <w:pPr>
        <w:jc w:val="center"/>
      </w:pPr>
    </w:p>
    <w:p w:rsidR="00585F9F" w:rsidRPr="00F93DB0" w:rsidRDefault="00585F9F" w:rsidP="00585F9F">
      <w:pPr>
        <w:jc w:val="center"/>
        <w:rPr>
          <w:vertAlign w:val="superscript"/>
        </w:rPr>
      </w:pPr>
      <w:r w:rsidRPr="00F93DB0">
        <w:t>Christopher Rock</w:t>
      </w:r>
    </w:p>
    <w:p w:rsidR="00585F9F" w:rsidRPr="00F93DB0" w:rsidRDefault="00585F9F" w:rsidP="00585F9F">
      <w:pPr>
        <w:jc w:val="center"/>
        <w:rPr>
          <w:color w:val="000000" w:themeColor="text1"/>
        </w:rPr>
      </w:pPr>
      <w:r w:rsidRPr="00F93DB0">
        <w:t>Supervised by John Murray and Richard Gray</w:t>
      </w:r>
    </w:p>
    <w:p w:rsidR="00585F9F" w:rsidRPr="00F93DB0" w:rsidRDefault="00585F9F" w:rsidP="00585F9F">
      <w:pPr>
        <w:jc w:val="center"/>
        <w:rPr>
          <w:vertAlign w:val="superscript"/>
        </w:rPr>
      </w:pPr>
      <w:r w:rsidRPr="00F93DB0">
        <w:rPr>
          <w:color w:val="000000" w:themeColor="text1"/>
        </w:rPr>
        <w:t>The University of New South Wales</w:t>
      </w:r>
    </w:p>
    <w:p w:rsidR="00585F9F" w:rsidRPr="00F93DB0" w:rsidRDefault="00585F9F" w:rsidP="00585F9F"/>
    <w:p w:rsidR="00585F9F" w:rsidRPr="00F93DB0" w:rsidRDefault="00585F9F" w:rsidP="00585F9F"/>
    <w:p w:rsidR="00585F9F" w:rsidRPr="00F93DB0" w:rsidRDefault="00585F9F" w:rsidP="00585F9F"/>
    <w:p w:rsidR="00585F9F" w:rsidRPr="00F93DB0" w:rsidRDefault="00585F9F" w:rsidP="00585F9F">
      <w:pPr>
        <w:rPr>
          <w:b/>
        </w:rPr>
      </w:pPr>
    </w:p>
    <w:p w:rsidR="00585F9F" w:rsidRPr="00F93DB0" w:rsidRDefault="00585F9F" w:rsidP="00585F9F">
      <w:pPr>
        <w:rPr>
          <w:b/>
        </w:rPr>
      </w:pPr>
      <w:r w:rsidRPr="00F93DB0">
        <w:rPr>
          <w:b/>
        </w:rPr>
        <w:br w:type="page"/>
      </w:r>
    </w:p>
    <w:p w:rsidR="00585F9F" w:rsidRPr="00F93DB0" w:rsidRDefault="00585F9F" w:rsidP="00585F9F">
      <w:pPr>
        <w:pStyle w:val="Heading1"/>
        <w:rPr>
          <w:rStyle w:val="MTConvertedEquation"/>
          <w:rFonts w:eastAsiaTheme="minorEastAsia"/>
          <w:lang w:val="en-AU"/>
        </w:rPr>
      </w:pPr>
      <w:r w:rsidRPr="00F93DB0">
        <w:rPr>
          <w:rStyle w:val="MTConvertedEquation"/>
          <w:rFonts w:eastAsiaTheme="minorEastAsia"/>
          <w:lang w:val="en-AU"/>
        </w:rPr>
        <w:lastRenderedPageBreak/>
        <w:t>Acknowledgements</w:t>
      </w:r>
    </w:p>
    <w:p w:rsidR="00585F9F" w:rsidRPr="00F93DB0" w:rsidRDefault="00585F9F" w:rsidP="00585F9F">
      <w:pPr>
        <w:rPr>
          <w:rStyle w:val="MTConvertedEquation"/>
          <w:rFonts w:eastAsiaTheme="minorEastAsia"/>
        </w:rPr>
      </w:pPr>
    </w:p>
    <w:p w:rsidR="00585F9F" w:rsidRPr="00F93DB0" w:rsidRDefault="00585F9F" w:rsidP="00585F9F">
      <w:pPr>
        <w:rPr>
          <w:rStyle w:val="MTConvertedEquation"/>
          <w:rFonts w:asciiTheme="majorHAnsi" w:eastAsiaTheme="minorEastAsia" w:hAnsiTheme="majorHAnsi" w:cstheme="majorBidi"/>
          <w:b/>
          <w:bCs/>
          <w:color w:val="4F81BD" w:themeColor="accent1"/>
          <w:sz w:val="26"/>
          <w:szCs w:val="26"/>
          <w:lang w:eastAsia="en-AU"/>
        </w:rPr>
      </w:pPr>
      <w:r w:rsidRPr="00F93DB0">
        <w:rPr>
          <w:rStyle w:val="MTConvertedEquation"/>
          <w:rFonts w:eastAsiaTheme="minorEastAsia"/>
        </w:rPr>
        <w:t xml:space="preserve">The author thanks Andrew </w:t>
      </w:r>
      <w:proofErr w:type="spellStart"/>
      <w:r w:rsidRPr="00F93DB0">
        <w:rPr>
          <w:rStyle w:val="MTConvertedEquation"/>
          <w:rFonts w:eastAsiaTheme="minorEastAsia"/>
        </w:rPr>
        <w:t>Vallely</w:t>
      </w:r>
      <w:proofErr w:type="spellEnd"/>
      <w:r w:rsidRPr="00F93DB0">
        <w:rPr>
          <w:rStyle w:val="MTConvertedEquation"/>
          <w:rFonts w:eastAsiaTheme="minorEastAsia"/>
        </w:rPr>
        <w:t xml:space="preserve"> and David Wilson for providing insight and feedback on our assumptions and parameter values. </w:t>
      </w:r>
    </w:p>
    <w:p w:rsidR="00585F9F" w:rsidRPr="00F93DB0" w:rsidRDefault="00585F9F" w:rsidP="00585F9F">
      <w:pPr>
        <w:pStyle w:val="Heading1"/>
        <w:rPr>
          <w:rStyle w:val="MTConvertedEquation"/>
          <w:rFonts w:eastAsiaTheme="minorEastAsia"/>
          <w:lang w:val="en-AU"/>
        </w:rPr>
      </w:pPr>
      <w:commentRangeStart w:id="0"/>
      <w:commentRangeStart w:id="1"/>
      <w:r w:rsidRPr="00F93DB0">
        <w:rPr>
          <w:rStyle w:val="MTConvertedEquation"/>
          <w:rFonts w:eastAsiaTheme="minorEastAsia"/>
          <w:lang w:val="en-AU"/>
        </w:rPr>
        <w:t>Abstract</w:t>
      </w:r>
      <w:commentRangeEnd w:id="0"/>
      <w:commentRangeEnd w:id="1"/>
      <w:r w:rsidRPr="00F93DB0">
        <w:rPr>
          <w:rStyle w:val="CommentReference"/>
          <w:rFonts w:asciiTheme="minorHAnsi" w:eastAsiaTheme="minorHAnsi" w:hAnsiTheme="minorHAnsi" w:cstheme="minorBidi"/>
          <w:b w:val="0"/>
          <w:bCs w:val="0"/>
          <w:color w:val="auto"/>
          <w:lang w:val="en-AU"/>
        </w:rPr>
        <w:commentReference w:id="0"/>
      </w:r>
      <w:r w:rsidRPr="00F93DB0">
        <w:rPr>
          <w:rStyle w:val="CommentReference"/>
          <w:rFonts w:asciiTheme="minorHAnsi" w:eastAsiaTheme="minorHAnsi" w:hAnsiTheme="minorHAnsi" w:cstheme="minorBidi"/>
          <w:b w:val="0"/>
          <w:bCs w:val="0"/>
          <w:color w:val="auto"/>
          <w:lang w:val="en-AU"/>
        </w:rPr>
        <w:commentReference w:id="1"/>
      </w:r>
    </w:p>
    <w:p w:rsidR="00585F9F" w:rsidRPr="00F93DB0" w:rsidRDefault="00585F9F" w:rsidP="00585F9F">
      <w:r w:rsidRPr="00F93DB0">
        <w:t xml:space="preserve">Papua New Guinea (PNG) has one of the highest rates of HIV in the Asia-Pacific region (WR). Some sexually transmitted infections (STIs) with high prevalences in PNG, especially ulcerating </w:t>
      </w:r>
      <w:commentRangeStart w:id="2"/>
      <w:r w:rsidRPr="00F93DB0">
        <w:t>STIs</w:t>
      </w:r>
      <w:commentRangeEnd w:id="2"/>
      <w:r w:rsidRPr="00F93DB0">
        <w:rPr>
          <w:rStyle w:val="CommentReference"/>
        </w:rPr>
        <w:commentReference w:id="2"/>
      </w:r>
      <w:r w:rsidRPr="00F93DB0">
        <w:t xml:space="preserve">, increase the odds of transmitting or receiving HIV. Any reduction in the prevalence of these ulcerating STIs will cause a reduction in HIV transmission and susceptibility, and thus reduce the </w:t>
      </w:r>
      <w:r w:rsidRPr="00F93DB0">
        <w:rPr>
          <w:i/>
        </w:rPr>
        <w:t>incidence</w:t>
      </w:r>
      <w:r w:rsidRPr="00F93DB0">
        <w:t>, or number of new cases,</w:t>
      </w:r>
      <w:r w:rsidRPr="00F93DB0">
        <w:rPr>
          <w:i/>
        </w:rPr>
        <w:t xml:space="preserve"> </w:t>
      </w:r>
      <w:r w:rsidRPr="00F93DB0">
        <w:t xml:space="preserve">of HIV. One intervention which may reduce levels of specifically of ulcerating bacterial STIs achieve this is </w:t>
      </w:r>
      <w:r w:rsidRPr="00F93DB0">
        <w:rPr>
          <w:i/>
        </w:rPr>
        <w:t xml:space="preserve">periodic presumptive treatment </w:t>
      </w:r>
      <w:r w:rsidRPr="00F93DB0">
        <w:t xml:space="preserve">(PPT) of a selection of STIs, where a suite of drugs which cure these STIs are provided on a regular basis to the population, without testing for those STIs first. Lowering other STI prevalences would provide direct benefits to the population, but this paper considers the effect of PPT on HIV prevalences. </w:t>
      </w:r>
    </w:p>
    <w:p w:rsidR="00585F9F" w:rsidRPr="00F93DB0" w:rsidRDefault="00585F9F" w:rsidP="00585F9F">
      <w:r w:rsidRPr="00F93DB0">
        <w:t xml:space="preserve">We built a simple model for a particular class of STIs, </w:t>
      </w:r>
      <w:r w:rsidRPr="00F93DB0">
        <w:rPr>
          <w:i/>
        </w:rPr>
        <w:t>ulcerating bacterial STIs</w:t>
      </w:r>
      <w:r w:rsidRPr="00F93DB0">
        <w:t xml:space="preserve"> (UBSTIs), to model the effects of PPT on these STIs in Papua New Guinea. We </w:t>
      </w:r>
      <w:commentRangeStart w:id="3"/>
      <w:r w:rsidRPr="00F93DB0">
        <w:t>use</w:t>
      </w:r>
      <w:commentRangeEnd w:id="3"/>
      <w:r w:rsidRPr="00F93DB0">
        <w:rPr>
          <w:rStyle w:val="CommentReference"/>
        </w:rPr>
        <w:commentReference w:id="3"/>
      </w:r>
      <w:r w:rsidRPr="00F93DB0">
        <w:t xml:space="preserve">d an existing model </w:t>
      </w:r>
      <w:r w:rsidR="00E93ACC"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E93ACC" w:rsidRPr="00F93DB0">
        <w:fldChar w:fldCharType="separate"/>
      </w:r>
      <w:r w:rsidRPr="00F93DB0">
        <w:rPr>
          <w:noProof/>
        </w:rPr>
        <w:t>(</w:t>
      </w:r>
      <w:hyperlink w:anchor="_ENREF_2" w:tooltip="Gray, 2011 #19" w:history="1">
        <w:r w:rsidR="005223FF" w:rsidRPr="00F93DB0">
          <w:rPr>
            <w:noProof/>
          </w:rPr>
          <w:t>Gray, Murray et al. 2011</w:t>
        </w:r>
      </w:hyperlink>
      <w:r w:rsidRPr="00F93DB0">
        <w:rPr>
          <w:noProof/>
        </w:rPr>
        <w:t>)</w:t>
      </w:r>
      <w:r w:rsidR="00E93ACC" w:rsidRPr="00F93DB0">
        <w:fldChar w:fldCharType="end"/>
      </w:r>
      <w:r w:rsidRPr="00F93DB0">
        <w:t xml:space="preserve"> to model the effect on HIV of such a decrease in STIs. Our model has three main outcomes: forecasted decrease in STI prevalence after 3 years, forecasted decrease in STI prevalence after 10 years, and decrease in HIV incidence after ten years. </w:t>
      </w:r>
    </w:p>
    <w:p w:rsidR="00585F9F" w:rsidRPr="00F93DB0" w:rsidRDefault="00585F9F" w:rsidP="00585F9F">
      <w:pPr>
        <w:pStyle w:val="Heading1"/>
        <w:rPr>
          <w:lang w:val="en-AU"/>
        </w:rPr>
      </w:pPr>
      <w:r w:rsidRPr="00F93DB0">
        <w:rPr>
          <w:lang w:val="en-AU"/>
        </w:rPr>
        <w:t>Introduction</w:t>
      </w:r>
    </w:p>
    <w:p w:rsidR="00585F9F" w:rsidRPr="00F93DB0" w:rsidRDefault="00585F9F" w:rsidP="00585F9F">
      <w:r w:rsidRPr="00F93DB0">
        <w:t xml:space="preserve">Papua New Guinea is a developing island nation of 3.8 million people directly north of Australia. There were approximately 32,000 people living with HIV in Papua New Guinea in 2013, according to </w:t>
      </w:r>
      <w:r w:rsidR="00E93ACC" w:rsidRPr="00F93DB0">
        <w:fldChar w:fldCharType="begin"/>
      </w:r>
      <w:r w:rsidRPr="00F93DB0">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E93ACC" w:rsidRPr="00F93DB0">
        <w:fldChar w:fldCharType="separate"/>
      </w:r>
      <w:r w:rsidRPr="00F93DB0">
        <w:rPr>
          <w:noProof/>
        </w:rPr>
        <w:t>(</w:t>
      </w:r>
      <w:hyperlink w:anchor="_ENREF_1" w:tooltip="AIDSinfo, 2014 #28" w:history="1">
        <w:r w:rsidR="005223FF" w:rsidRPr="00F93DB0">
          <w:rPr>
            <w:noProof/>
          </w:rPr>
          <w:t>AIDSinfo 2014</w:t>
        </w:r>
      </w:hyperlink>
      <w:r w:rsidRPr="00F93DB0">
        <w:rPr>
          <w:noProof/>
        </w:rPr>
        <w:t>)</w:t>
      </w:r>
      <w:r w:rsidR="00E93ACC" w:rsidRPr="00F93DB0">
        <w:fldChar w:fldCharType="end"/>
      </w:r>
      <w:r w:rsidRPr="00F93DB0">
        <w:t xml:space="preserve">, with a prevalence of 0.5%. </w:t>
      </w:r>
      <w:proofErr w:type="spellStart"/>
      <w:r w:rsidRPr="00F93DB0">
        <w:t>AIDSinfo</w:t>
      </w:r>
      <w:proofErr w:type="spellEnd"/>
      <w:r w:rsidRPr="00F93DB0">
        <w:t xml:space="preserve"> data indicates that HIV prevalence increased sharply </w:t>
      </w:r>
    </w:p>
    <w:p w:rsidR="00585F9F" w:rsidRPr="00F93DB0" w:rsidRDefault="00585F9F" w:rsidP="00585F9F"/>
    <w:p w:rsidR="00585F9F" w:rsidRPr="00F93DB0" w:rsidRDefault="00585F9F" w:rsidP="00585F9F">
      <w:r w:rsidRPr="00F93DB0">
        <w:t>STIs can be broadly divided into ulcerating and non-ulcerating STIs. Ulcerating STIs create openings in the defensive layers of skin which normally form a barrier against pathogens. This greatly increases the chance that a pathogen such as HIV will enter the body. (WR – John, you showed me a journal article with a diagram of the skin, could you find that again?) Thus, ulcerating STIs greatly increase the probability of contracting HIV from an infected partner. The most prevalent ulcerating STIs in PNG are HSV-2 (prevalence WR), syphilis (prevalence WR), and (…</w:t>
      </w:r>
      <w:proofErr w:type="gramStart"/>
      <w:r w:rsidRPr="00F93DB0">
        <w:t>) .</w:t>
      </w:r>
      <w:proofErr w:type="gramEnd"/>
      <w:r w:rsidRPr="00F93DB0">
        <w:t xml:space="preserve"> </w:t>
      </w:r>
    </w:p>
    <w:p w:rsidR="00680A71" w:rsidRPr="00F93DB0" w:rsidRDefault="00680A71" w:rsidP="00585F9F">
      <w:r w:rsidRPr="00F93DB0">
        <w:t xml:space="preserve">There is some evidence that HIV </w:t>
      </w:r>
      <w:r w:rsidR="0023257B" w:rsidRPr="00F93DB0">
        <w:t xml:space="preserve">affects </w:t>
      </w:r>
      <w:r w:rsidRPr="00F93DB0">
        <w:t>the disease progression of</w:t>
      </w:r>
      <w:r w:rsidR="0023257B" w:rsidRPr="00F93DB0">
        <w:t xml:space="preserve"> certain USTIs.</w:t>
      </w:r>
      <w:r w:rsidRPr="00F93DB0">
        <w:t xml:space="preserve"> </w:t>
      </w:r>
      <w:r w:rsidR="0023257B" w:rsidRPr="00F93DB0">
        <w:t xml:space="preserve">For example, it may accelerate syphilis progression, and/or increase the probability of a false negative test. However, these effects have by and large not been confirmed in large observational studies </w:t>
      </w:r>
      <w:r w:rsidR="00E93ACC" w:rsidRPr="00F93DB0">
        <w:lastRenderedPageBreak/>
        <w:fldChar w:fldCharType="begin"/>
      </w:r>
      <w:r w:rsidR="005223FF">
        <w:instrText xml:space="preserve"> ADDIN EN.CITE &lt;EndNote&gt;&lt;Cite&gt;&lt;Author&gt;Pialoux&lt;/Author&gt;&lt;Year&gt;2008&lt;/Year&gt;&lt;RecNum&gt;11&lt;/RecNum&gt;&lt;DisplayText&gt;(Pialoux, Vimont et al. 2008)&lt;/DisplayText&gt;&lt;record&gt;&lt;rec-number&gt;11&lt;/rec-number&gt;&lt;foreign-keys&gt;&lt;key app="EN" db-id="2awdss554vwzvzerwav5ddv8xfw5s0tzx9tt"&gt;11&lt;/key&gt;&lt;/foreign-keys&gt;&lt;ref-type name="Journal Article"&gt;17&lt;/ref-type&gt;&lt;contributors&gt;&lt;authors&gt;&lt;author&gt;G. Pialoux&lt;/author&gt;&lt;author&gt;Vimont, S.&lt;/author&gt;&lt;author&gt;Moulinger, A.&lt;/author&gt;&lt;author&gt;et al&lt;/author&gt;&lt;/authors&gt;&lt;/contributors&gt;&lt;titles&gt;&lt;title&gt;Efffect of HIV on the course of syphilis&lt;/title&gt;&lt;/titles&gt;&lt;dates&gt;&lt;year&gt;2008&lt;/year&gt;&lt;/dates&gt;&lt;urls&gt;&lt;related-urls&gt;&lt;url&gt;http://www.aidsreviews.com/resumen.asp?id=999&amp;amp;indice=2008102&amp;amp;u=unp&lt;/url&gt;&lt;/related-urls&gt;&lt;/urls&gt;&lt;/record&gt;&lt;/Cite&gt;&lt;/EndNote&gt;</w:instrText>
      </w:r>
      <w:r w:rsidR="00E93ACC" w:rsidRPr="00F93DB0">
        <w:fldChar w:fldCharType="separate"/>
      </w:r>
      <w:r w:rsidR="005223FF">
        <w:rPr>
          <w:noProof/>
        </w:rPr>
        <w:t>(</w:t>
      </w:r>
      <w:hyperlink w:anchor="_ENREF_3" w:tooltip="Pialoux, 2008 #11" w:history="1">
        <w:r w:rsidR="005223FF">
          <w:rPr>
            <w:noProof/>
          </w:rPr>
          <w:t>Pialoux, Vimont et al. 2008</w:t>
        </w:r>
      </w:hyperlink>
      <w:r w:rsidR="005223FF">
        <w:rPr>
          <w:noProof/>
        </w:rPr>
        <w:t>)</w:t>
      </w:r>
      <w:r w:rsidR="00E93ACC" w:rsidRPr="00F93DB0">
        <w:fldChar w:fldCharType="end"/>
      </w:r>
      <w:r w:rsidR="0023257B" w:rsidRPr="00F93DB0">
        <w:t xml:space="preserve">. We ignore any interaction between HIV and USTIs other than USTIs increasing the probability of transmitting HIV.  </w:t>
      </w:r>
    </w:p>
    <w:p w:rsidR="00680A71" w:rsidRPr="00F93DB0" w:rsidRDefault="00585F9F" w:rsidP="00585F9F">
      <w:r w:rsidRPr="00F93DB0">
        <w:t xml:space="preserve">STIs can also be divided into bacterial and viral STIs. Bacterial STIs are generally curable with antibiotics. Syphilis in particular is very vulnerable to the antibiotic penicillin G </w:t>
      </w:r>
      <w:proofErr w:type="spellStart"/>
      <w:r w:rsidRPr="00F93DB0">
        <w:t>benzathine</w:t>
      </w:r>
      <w:proofErr w:type="spellEnd"/>
      <w:r w:rsidRPr="00F93DB0">
        <w:t xml:space="preserve">, while </w:t>
      </w:r>
      <w:proofErr w:type="gramStart"/>
      <w:r w:rsidRPr="00F93DB0">
        <w:t>… .</w:t>
      </w:r>
      <w:proofErr w:type="gramEnd"/>
      <w:r w:rsidRPr="00F93DB0">
        <w:t xml:space="preserve"> However, viral STIs, such as HSV-2 and HIV itself, are not curable with medication, although medication can be used to suppress symptoms (WR WR). If PPT were implemented, it is likely that a </w:t>
      </w:r>
      <w:commentRangeStart w:id="4"/>
      <w:r w:rsidRPr="00F93DB0">
        <w:t xml:space="preserve">combination </w:t>
      </w:r>
      <w:commentRangeEnd w:id="4"/>
      <w:r w:rsidRPr="00F93DB0">
        <w:rPr>
          <w:rStyle w:val="CommentReference"/>
        </w:rPr>
        <w:commentReference w:id="4"/>
      </w:r>
      <w:r w:rsidRPr="00F93DB0">
        <w:t xml:space="preserve">of drugs would be provided to treat a range of both ulcerating and non-ulcerating STIs. While enough data exist for us to implement a model which tracks individual STIs rather than categories of STI, this is beyond the scope of this paper. </w:t>
      </w:r>
    </w:p>
    <w:p w:rsidR="00585F9F" w:rsidRPr="00F93DB0" w:rsidRDefault="00585F9F" w:rsidP="00585F9F"/>
    <w:p w:rsidR="00585F9F" w:rsidRPr="00F93DB0" w:rsidRDefault="00585F9F" w:rsidP="00585F9F">
      <w:pPr>
        <w:rPr>
          <w:rStyle w:val="MTConvertedEquation"/>
          <w:rFonts w:eastAsiaTheme="minorEastAsia" w:cstheme="majorBidi"/>
          <w:b/>
          <w:bCs/>
          <w:color w:val="4F81BD" w:themeColor="accent1"/>
          <w:sz w:val="26"/>
          <w:szCs w:val="26"/>
          <w:lang w:eastAsia="en-AU"/>
        </w:rPr>
      </w:pPr>
      <w:r w:rsidRPr="00F93DB0">
        <w:rPr>
          <w:rStyle w:val="MTConvertedEquation"/>
          <w:rFonts w:eastAsiaTheme="minorEastAsia"/>
        </w:rPr>
        <w:br w:type="page"/>
      </w:r>
    </w:p>
    <w:p w:rsidR="00585F9F" w:rsidRPr="00F93DB0" w:rsidRDefault="00585F9F" w:rsidP="00585F9F">
      <w:pPr>
        <w:pStyle w:val="Heading1"/>
        <w:rPr>
          <w:rStyle w:val="MTConvertedEquation"/>
          <w:lang w:val="en-AU"/>
        </w:rPr>
      </w:pPr>
      <w:r w:rsidRPr="00F93DB0">
        <w:rPr>
          <w:rStyle w:val="MTConvertedEquation"/>
          <w:lang w:val="en-AU"/>
        </w:rPr>
        <w:lastRenderedPageBreak/>
        <w:t xml:space="preserve">Methods </w:t>
      </w:r>
    </w:p>
    <w:p w:rsidR="00585F9F" w:rsidRPr="00F93DB0" w:rsidRDefault="00585F9F" w:rsidP="00585F9F">
      <w:pPr>
        <w:pStyle w:val="Heading2"/>
        <w:rPr>
          <w:rStyle w:val="MTConvertedEquation"/>
        </w:rPr>
      </w:pPr>
      <w:commentRangeStart w:id="5"/>
      <w:r w:rsidRPr="00F93DB0">
        <w:rPr>
          <w:rStyle w:val="MTConvertedEquation"/>
        </w:rPr>
        <w:t>Definitions</w:t>
      </w:r>
      <w:commentRangeEnd w:id="5"/>
      <w:r w:rsidRPr="00F93DB0">
        <w:rPr>
          <w:rStyle w:val="CommentReference"/>
        </w:rPr>
        <w:commentReference w:id="5"/>
      </w:r>
    </w:p>
    <w:tbl>
      <w:tblPr>
        <w:tblW w:w="0" w:type="auto"/>
        <w:tblLook w:val="04A0"/>
      </w:tblPr>
      <w:tblGrid>
        <w:gridCol w:w="4363"/>
        <w:gridCol w:w="4351"/>
      </w:tblGrid>
      <w:tr w:rsidR="00585F9F" w:rsidRPr="00F93DB0" w:rsidTr="00037D6F">
        <w:tc>
          <w:tcPr>
            <w:tcW w:w="4621" w:type="dxa"/>
          </w:tcPr>
          <w:p w:rsidR="00585F9F" w:rsidRPr="00F93DB0" w:rsidRDefault="00585F9F" w:rsidP="00037D6F">
            <w:r w:rsidRPr="00F93DB0">
              <w:t>Term or abbreviation</w:t>
            </w:r>
          </w:p>
        </w:tc>
        <w:tc>
          <w:tcPr>
            <w:tcW w:w="4621" w:type="dxa"/>
          </w:tcPr>
          <w:p w:rsidR="00585F9F" w:rsidRPr="00F93DB0" w:rsidRDefault="00585F9F" w:rsidP="00037D6F">
            <w:r w:rsidRPr="00F93DB0">
              <w:t>Definition</w:t>
            </w:r>
          </w:p>
        </w:tc>
      </w:tr>
      <w:tr w:rsidR="00585F9F" w:rsidRPr="00F93DB0" w:rsidTr="00037D6F">
        <w:tc>
          <w:tcPr>
            <w:tcW w:w="4621" w:type="dxa"/>
          </w:tcPr>
          <w:p w:rsidR="00585F9F" w:rsidRPr="00F93DB0" w:rsidRDefault="00585F9F" w:rsidP="00037D6F">
            <w:r w:rsidRPr="00F93DB0">
              <w:t xml:space="preserve">FSW </w:t>
            </w:r>
          </w:p>
        </w:tc>
        <w:tc>
          <w:tcPr>
            <w:tcW w:w="4621" w:type="dxa"/>
          </w:tcPr>
          <w:p w:rsidR="00585F9F" w:rsidRPr="00F93DB0" w:rsidRDefault="00585F9F" w:rsidP="00037D6F">
            <w:r w:rsidRPr="00F93DB0">
              <w:t>Female sex workers</w:t>
            </w:r>
          </w:p>
        </w:tc>
      </w:tr>
      <w:tr w:rsidR="00585F9F" w:rsidRPr="00F93DB0" w:rsidTr="00037D6F">
        <w:tc>
          <w:tcPr>
            <w:tcW w:w="4621" w:type="dxa"/>
          </w:tcPr>
          <w:p w:rsidR="00585F9F" w:rsidRPr="00F93DB0" w:rsidRDefault="00585F9F" w:rsidP="00037D6F">
            <w:r w:rsidRPr="00F93DB0">
              <w:t>MSMW</w:t>
            </w:r>
          </w:p>
        </w:tc>
        <w:tc>
          <w:tcPr>
            <w:tcW w:w="4621" w:type="dxa"/>
          </w:tcPr>
          <w:p w:rsidR="00585F9F" w:rsidRPr="00F93DB0" w:rsidRDefault="00585F9F" w:rsidP="00037D6F">
            <w:r w:rsidRPr="00F93DB0">
              <w:t>Men who have sex with men and women</w:t>
            </w:r>
          </w:p>
        </w:tc>
      </w:tr>
      <w:tr w:rsidR="00585F9F" w:rsidRPr="00F93DB0" w:rsidTr="00037D6F">
        <w:tc>
          <w:tcPr>
            <w:tcW w:w="4621" w:type="dxa"/>
          </w:tcPr>
          <w:p w:rsidR="00585F9F" w:rsidRPr="00F93DB0" w:rsidRDefault="00585F9F" w:rsidP="00037D6F">
            <w:r w:rsidRPr="00F93DB0">
              <w:t>Incidence (of a disease per unit time)</w:t>
            </w:r>
          </w:p>
        </w:tc>
        <w:tc>
          <w:tcPr>
            <w:tcW w:w="4621" w:type="dxa"/>
          </w:tcPr>
          <w:p w:rsidR="00585F9F" w:rsidRPr="00F93DB0" w:rsidRDefault="00585F9F" w:rsidP="00037D6F">
            <w:r w:rsidRPr="00F93DB0">
              <w:t>Number of new cases of that disease in that time</w:t>
            </w:r>
          </w:p>
        </w:tc>
      </w:tr>
      <w:tr w:rsidR="00585F9F" w:rsidRPr="00F93DB0" w:rsidTr="00037D6F">
        <w:tc>
          <w:tcPr>
            <w:tcW w:w="4621" w:type="dxa"/>
          </w:tcPr>
          <w:p w:rsidR="00585F9F" w:rsidRPr="00F93DB0" w:rsidRDefault="00585F9F" w:rsidP="00037D6F">
            <w:r w:rsidRPr="00F93DB0">
              <w:t>Prevalence (of a disease)</w:t>
            </w:r>
          </w:p>
        </w:tc>
        <w:tc>
          <w:tcPr>
            <w:tcW w:w="4621" w:type="dxa"/>
          </w:tcPr>
          <w:p w:rsidR="00585F9F" w:rsidRPr="00F93DB0" w:rsidRDefault="00585F9F" w:rsidP="00037D6F">
            <w:r w:rsidRPr="00F93DB0">
              <w:t xml:space="preserve">Proportion of people who have that disease </w:t>
            </w:r>
          </w:p>
        </w:tc>
      </w:tr>
      <w:tr w:rsidR="00585F9F" w:rsidRPr="00F93DB0" w:rsidTr="00037D6F">
        <w:tc>
          <w:tcPr>
            <w:tcW w:w="4621" w:type="dxa"/>
          </w:tcPr>
          <w:p w:rsidR="00585F9F" w:rsidRPr="00F93DB0" w:rsidRDefault="00585F9F" w:rsidP="00037D6F">
            <w:r w:rsidRPr="00F93DB0">
              <w:t>PNG</w:t>
            </w:r>
          </w:p>
        </w:tc>
        <w:tc>
          <w:tcPr>
            <w:tcW w:w="4621" w:type="dxa"/>
          </w:tcPr>
          <w:p w:rsidR="00585F9F" w:rsidRPr="00F93DB0" w:rsidRDefault="00585F9F" w:rsidP="00037D6F">
            <w:r w:rsidRPr="00F93DB0">
              <w:t>Papua New Guinea</w:t>
            </w:r>
          </w:p>
        </w:tc>
      </w:tr>
      <w:tr w:rsidR="00585F9F" w:rsidRPr="00F93DB0" w:rsidTr="00037D6F">
        <w:tc>
          <w:tcPr>
            <w:tcW w:w="4621" w:type="dxa"/>
          </w:tcPr>
          <w:p w:rsidR="00585F9F" w:rsidRPr="00F93DB0" w:rsidRDefault="00585F9F" w:rsidP="00037D6F">
            <w:r w:rsidRPr="00F93DB0">
              <w:t>Sub-populations</w:t>
            </w:r>
          </w:p>
        </w:tc>
        <w:tc>
          <w:tcPr>
            <w:tcW w:w="4621" w:type="dxa"/>
          </w:tcPr>
          <w:p w:rsidR="00585F9F" w:rsidRPr="00F93DB0" w:rsidRDefault="00585F9F" w:rsidP="00037D6F">
            <w:r w:rsidRPr="00F93DB0">
              <w:t>General males, MSMW, general females and FSW</w:t>
            </w:r>
          </w:p>
        </w:tc>
      </w:tr>
    </w:tbl>
    <w:p w:rsidR="00585F9F" w:rsidRPr="00F93DB0" w:rsidRDefault="00585F9F" w:rsidP="00585F9F"/>
    <w:p w:rsidR="00585F9F" w:rsidRPr="00F93DB0" w:rsidRDefault="00585F9F" w:rsidP="00585F9F">
      <w:pPr>
        <w:pStyle w:val="Heading3"/>
        <w:rPr>
          <w:rStyle w:val="MTConvertedEquation"/>
          <w:b w:val="0"/>
          <w:bCs w:val="0"/>
          <w:color w:val="4F81BD" w:themeColor="accent1"/>
          <w:sz w:val="26"/>
          <w:szCs w:val="26"/>
        </w:rPr>
      </w:pPr>
      <w:r w:rsidRPr="00F93DB0">
        <w:rPr>
          <w:rStyle w:val="MTConvertedEquation"/>
          <w:b w:val="0"/>
          <w:bCs w:val="0"/>
          <w:color w:val="4F81BD" w:themeColor="accent1"/>
          <w:sz w:val="26"/>
          <w:szCs w:val="26"/>
        </w:rPr>
        <w:t>General outline</w:t>
      </w:r>
    </w:p>
    <w:p w:rsidR="00037D6F" w:rsidRPr="00F93DB0" w:rsidRDefault="00585F9F" w:rsidP="00585F9F">
      <w:r w:rsidRPr="00F93DB0">
        <w:rPr>
          <w:lang w:eastAsia="en-AU"/>
        </w:rPr>
        <w:t xml:space="preserve">We created a model in three parts. Firstly, we fixed the starting level of UBSTIs, and defined how we will convert between UBSTI and USTI prevalences. </w:t>
      </w:r>
      <w:r w:rsidRPr="00F93DB0">
        <w:t xml:space="preserve">, Secondly, we built a model for UBSTIs to assess the impact of PPT on the prevalence of UBSTIs, ignoring the effect of other STIs on UBSTI transmission. Lastly, we inputted these </w:t>
      </w:r>
      <w:r w:rsidR="00037D6F" w:rsidRPr="00F93DB0">
        <w:t>modelled</w:t>
      </w:r>
      <w:r w:rsidRPr="00F93DB0">
        <w:t xml:space="preserve"> prevalences of USTIs into the HIV model, to assess the impact of PPT on HIV. </w:t>
      </w:r>
    </w:p>
    <w:p w:rsidR="00585F9F" w:rsidRPr="00F93DB0" w:rsidRDefault="00037D6F" w:rsidP="00585F9F">
      <w:r w:rsidRPr="00F93DB0">
        <w:t xml:space="preserve">All parts of the model were deterministic and compartmental. The HIV model divided the PNG population into general males, men who have sex with men and women (MSMW), general females and female sex workers (FSW), and the UBSTI model did likewise. The HIV model further distinguished between two regions which can be interpreted as urban and rural. The UBSTI model did not explicitly include this information, but for every run of the HIV model, we ran the UBSTI model once for the urban population and once for the rural population, keeping everything else constant but changing the UBSTI starting rates. </w:t>
      </w:r>
    </w:p>
    <w:p w:rsidR="00585F9F" w:rsidRPr="00F93DB0" w:rsidRDefault="00585F9F" w:rsidP="00585F9F">
      <w:pPr>
        <w:pStyle w:val="Heading2"/>
        <w:rPr>
          <w:rStyle w:val="MTConvertedEquation"/>
          <w:rFonts w:asciiTheme="minorHAnsi" w:eastAsiaTheme="minorEastAsia" w:hAnsiTheme="minorHAnsi"/>
        </w:rPr>
      </w:pPr>
      <w:r w:rsidRPr="00F93DB0">
        <w:rPr>
          <w:rStyle w:val="MTConvertedEquation"/>
          <w:rFonts w:asciiTheme="minorHAnsi" w:eastAsiaTheme="minorEastAsia" w:hAnsiTheme="minorHAnsi"/>
        </w:rPr>
        <w:t>Conversion between USTI and UBSTI prevalences</w:t>
      </w:r>
    </w:p>
    <w:p w:rsidR="00585F9F" w:rsidRPr="00F93DB0" w:rsidRDefault="00585F9F" w:rsidP="00585F9F">
      <w:r w:rsidRPr="00F93DB0">
        <w:t xml:space="preserve">Our formula for converting between USTIs and UBSTIs had two parts. Firstly, we took the prevalences of USTIs from </w:t>
      </w:r>
      <w:r w:rsidR="00E93ACC"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E93ACC" w:rsidRPr="00F93DB0">
        <w:fldChar w:fldCharType="separate"/>
      </w:r>
      <w:r w:rsidRPr="00F93DB0">
        <w:rPr>
          <w:noProof/>
        </w:rPr>
        <w:t>(</w:t>
      </w:r>
      <w:hyperlink w:anchor="_ENREF_2" w:tooltip="Gray, 2011 #19" w:history="1">
        <w:r w:rsidR="005223FF" w:rsidRPr="00F93DB0">
          <w:rPr>
            <w:noProof/>
          </w:rPr>
          <w:t>Gray, Murray et al. 2011</w:t>
        </w:r>
      </w:hyperlink>
      <w:r w:rsidRPr="00F93DB0">
        <w:rPr>
          <w:noProof/>
        </w:rPr>
        <w:t>)</w:t>
      </w:r>
      <w:r w:rsidR="00E93ACC" w:rsidRPr="00F93DB0">
        <w:fldChar w:fldCharType="end"/>
      </w:r>
      <w:r w:rsidRPr="00F93DB0">
        <w:t xml:space="preserve">, and estimated the fractions </w:t>
      </w:r>
      <m:oMath>
        <m:r>
          <w:rPr>
            <w:rFonts w:ascii="Cambria Math" w:hAnsi="Cambria Math"/>
          </w:rPr>
          <m:t>ϕ</m:t>
        </m:r>
      </m:oMath>
      <w:r w:rsidRPr="00F93DB0">
        <w:t xml:space="preserve"> and </w:t>
      </w:r>
      <m:oMath>
        <m:r>
          <w:rPr>
            <w:rFonts w:ascii="Cambria Math" w:hAnsi="Cambria Math"/>
          </w:rPr>
          <m:t>ψ</m:t>
        </m:r>
      </m:oMath>
      <w:r w:rsidRPr="00F93DB0">
        <w:t xml:space="preserve"> of these infected people who had UBSTIs and UVSTIs, respectively. We estimated </w:t>
      </w:r>
      <m:oMath>
        <m:r>
          <w:rPr>
            <w:rFonts w:ascii="Cambria Math" w:hAnsi="Cambria Math"/>
          </w:rPr>
          <m:t>ϕ</m:t>
        </m:r>
      </m:oMath>
      <w:r w:rsidRPr="00F93DB0">
        <w:t xml:space="preserve"> at 0.50 and </w:t>
      </w:r>
      <m:oMath>
        <m:r>
          <w:rPr>
            <w:rFonts w:ascii="Cambria Math" w:hAnsi="Cambria Math"/>
          </w:rPr>
          <m:t>ψ</m:t>
        </m:r>
      </m:oMath>
      <w:r w:rsidRPr="00F93DB0">
        <w:t xml:space="preserve"> at 0.67. This gave us our starting UBSTI prevalence. </w:t>
      </w:r>
    </w:p>
    <w:tbl>
      <w:tblPr>
        <w:tblW w:w="0" w:type="auto"/>
        <w:tblLook w:val="04A0"/>
      </w:tblPr>
      <w:tblGrid>
        <w:gridCol w:w="6796"/>
        <w:gridCol w:w="1918"/>
      </w:tblGrid>
      <w:tr w:rsidR="00585F9F" w:rsidRPr="00F93DB0" w:rsidTr="00037D6F">
        <w:trPr>
          <w:cantSplit/>
          <w:trHeight w:val="748"/>
        </w:trPr>
        <w:tc>
          <w:tcPr>
            <w:tcW w:w="6796" w:type="dxa"/>
            <w:vAlign w:val="center"/>
          </w:tcPr>
          <w:p w:rsidR="00585F9F" w:rsidRPr="00F93DB0" w:rsidRDefault="00585F9F" w:rsidP="00037D6F">
            <m:oMathPara>
              <m:oMath>
                <m:r>
                  <w:rPr>
                    <w:rFonts w:ascii="Cambria Math" w:hAnsi="Cambria Math"/>
                  </w:rPr>
                  <m:t>B=Uϕ</m:t>
                </m:r>
                <m:r>
                  <m:rPr>
                    <m:sty m:val="p"/>
                  </m:rPr>
                  <w:rPr>
                    <w:rStyle w:val="CommentReference"/>
                    <w:rFonts w:ascii="Cambria Math" w:hAnsi="Cambria Math"/>
                  </w:rPr>
                  <w:commentReference w:id="6"/>
                </m:r>
              </m:oMath>
            </m:oMathPara>
          </w:p>
          <w:p w:rsidR="00585F9F" w:rsidRPr="00F93DB0" w:rsidRDefault="00585F9F" w:rsidP="00037D6F">
            <m:oMathPara>
              <m:oMath>
                <m:r>
                  <w:rPr>
                    <w:rFonts w:ascii="Cambria Math" w:hAnsi="Cambria Math"/>
                  </w:rPr>
                  <m:t>V=Uψ</m:t>
                </m:r>
              </m:oMath>
            </m:oMathPara>
          </w:p>
        </w:tc>
        <w:tc>
          <w:tcPr>
            <w:tcW w:w="1918" w:type="dxa"/>
            <w:vAlign w:val="center"/>
          </w:tcPr>
          <w:p w:rsidR="00585F9F" w:rsidRPr="00F93DB0" w:rsidRDefault="00585F9F" w:rsidP="00037D6F">
            <w:r w:rsidRPr="00F93DB0">
              <w:t xml:space="preserve">Equation </w:t>
            </w:r>
            <w:fldSimple w:instr=" SEQ Equation \* ARABIC ">
              <w:r w:rsidRPr="00F93DB0">
                <w:rPr>
                  <w:noProof/>
                </w:rPr>
                <w:t>1</w:t>
              </w:r>
            </w:fldSimple>
          </w:p>
        </w:tc>
      </w:tr>
    </w:tbl>
    <w:p w:rsidR="00585F9F" w:rsidRPr="00F93DB0" w:rsidRDefault="00585F9F" w:rsidP="00585F9F"/>
    <w:p w:rsidR="00585F9F" w:rsidRPr="00F93DB0" w:rsidRDefault="00585F9F" w:rsidP="00585F9F">
      <w:r w:rsidRPr="00F93DB0">
        <w:lastRenderedPageBreak/>
        <w:t xml:space="preserve">For each model run, we inputted the starting prevalences of UBSTIs into out UBSTI model, and received a time series of UBSTI estimates. We assumed that UVSTIs would remain constant. We also assumed that the probability that a person with a UVSTI would have a UBSTI with probability proportional to the prevalence of UBSTIs. To calculate the time series of prevalence data for USTIs, we calculated the probability a person with a UVSTI would have a UBSTI, as a function of the UBSTI prevalence, </w:t>
      </w:r>
      <w:proofErr w:type="gramStart"/>
      <w:r w:rsidRPr="00F93DB0">
        <w:t>then</w:t>
      </w:r>
      <w:proofErr w:type="gramEnd"/>
      <w:r w:rsidRPr="00F93DB0">
        <w:t xml:space="preserve"> applied that function at each time step. That is, letting </w:t>
      </w:r>
      <m:oMath>
        <m:r>
          <w:rPr>
            <w:rFonts w:ascii="Cambria Math" w:hAnsi="Cambria Math"/>
          </w:rPr>
          <m:t>U</m:t>
        </m:r>
      </m:oMath>
      <w:r w:rsidRPr="00F93DB0">
        <w:t xml:space="preserve"> denote the prevalence of USTIs, </w:t>
      </w:r>
      <m:oMath>
        <m:r>
          <w:rPr>
            <w:rFonts w:ascii="Cambria Math" w:hAnsi="Cambria Math"/>
          </w:rPr>
          <m:t>B</m:t>
        </m:r>
      </m:oMath>
      <w:r w:rsidRPr="00F93DB0">
        <w:t xml:space="preserve"> denote the prevalence of UBSTIs and </w:t>
      </w:r>
      <m:oMath>
        <m:r>
          <w:rPr>
            <w:rFonts w:ascii="Cambria Math" w:hAnsi="Cambria Math"/>
          </w:rPr>
          <m:t>V</m:t>
        </m:r>
      </m:oMath>
      <w:r w:rsidRPr="00F93DB0">
        <w:t xml:space="preserve"> denote the prevalence of UVSTIs, we assumed: </w:t>
      </w:r>
    </w:p>
    <w:p w:rsidR="00585F9F" w:rsidRPr="00F93DB0" w:rsidRDefault="00585F9F" w:rsidP="00585F9F"/>
    <w:p w:rsidR="00585F9F" w:rsidRPr="00F93DB0" w:rsidRDefault="00585F9F" w:rsidP="00585F9F"/>
    <w:p w:rsidR="00585F9F" w:rsidRPr="00F93DB0" w:rsidRDefault="00585F9F" w:rsidP="00585F9F"/>
    <w:p w:rsidR="00585F9F" w:rsidRPr="00F93DB0" w:rsidRDefault="00585F9F" w:rsidP="00585F9F"/>
    <w:tbl>
      <w:tblPr>
        <w:tblW w:w="0" w:type="auto"/>
        <w:tblLook w:val="04A0"/>
      </w:tblPr>
      <w:tblGrid>
        <w:gridCol w:w="6796"/>
        <w:gridCol w:w="1918"/>
      </w:tblGrid>
      <w:tr w:rsidR="00585F9F" w:rsidRPr="00F93DB0" w:rsidTr="00037D6F">
        <w:trPr>
          <w:cantSplit/>
          <w:trHeight w:val="1134"/>
        </w:trPr>
        <w:tc>
          <w:tcPr>
            <w:tcW w:w="6796" w:type="dxa"/>
            <w:vAlign w:val="center"/>
          </w:tcPr>
          <w:p w:rsidR="00585F9F" w:rsidRPr="00F93DB0" w:rsidRDefault="00585F9F" w:rsidP="00037D6F">
            <m:oMathPara>
              <m:oMath>
                <m:r>
                  <w:rPr>
                    <w:rFonts w:ascii="Cambria Math" w:hAnsi="Cambria Math"/>
                  </w:rPr>
                  <m:t>F=</m:t>
                </m:r>
                <m:f>
                  <m:fPr>
                    <m:ctrlPr>
                      <w:rPr>
                        <w:rFonts w:ascii="Cambria Math" w:hAnsi="Cambria Math"/>
                        <w:i/>
                      </w:rPr>
                    </m:ctrlPr>
                  </m:fPr>
                  <m:num>
                    <m:r>
                      <w:rPr>
                        <w:rFonts w:ascii="Cambria Math" w:hAnsi="Cambria Math"/>
                      </w:rPr>
                      <m:t>ϕ+ψ-1</m:t>
                    </m:r>
                  </m:num>
                  <m:den>
                    <m:r>
                      <w:rPr>
                        <w:rFonts w:ascii="Cambria Math" w:hAnsi="Cambria Math"/>
                      </w:rPr>
                      <m:t>ϕψU</m:t>
                    </m:r>
                  </m:den>
                </m:f>
              </m:oMath>
            </m:oMathPara>
          </w:p>
          <w:p w:rsidR="00585F9F" w:rsidRPr="00F93DB0" w:rsidRDefault="00E93ACC" w:rsidP="00037D6F">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F</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m:t>
                </m:r>
              </m:oMath>
            </m:oMathPara>
          </w:p>
          <w:p w:rsidR="00585F9F" w:rsidRPr="00F93DB0" w:rsidRDefault="00585F9F" w:rsidP="00037D6F"/>
        </w:tc>
        <w:tc>
          <w:tcPr>
            <w:tcW w:w="1918" w:type="dxa"/>
            <w:vAlign w:val="center"/>
          </w:tcPr>
          <w:p w:rsidR="00585F9F" w:rsidRPr="00F93DB0" w:rsidRDefault="00585F9F" w:rsidP="00037D6F">
            <w:r w:rsidRPr="00F93DB0">
              <w:t xml:space="preserve">Equation </w:t>
            </w:r>
            <w:fldSimple w:instr=" SEQ Equation \* ARABIC ">
              <w:r w:rsidRPr="00F93DB0">
                <w:rPr>
                  <w:noProof/>
                </w:rPr>
                <w:t>2</w:t>
              </w:r>
            </w:fldSimple>
          </w:p>
        </w:tc>
      </w:tr>
    </w:tbl>
    <w:p w:rsidR="00585F9F" w:rsidRPr="00F93DB0" w:rsidRDefault="00585F9F" w:rsidP="00585F9F">
      <w:r w:rsidRPr="00F93DB0">
        <w:t xml:space="preserve"> Here, </w:t>
      </w:r>
      <m:oMath>
        <m:r>
          <w:rPr>
            <w:rFonts w:ascii="Cambria Math" w:hAnsi="Cambria Math"/>
          </w:rPr>
          <m:t>F</m:t>
        </m:r>
        <m:sSup>
          <m:sSupPr>
            <m:ctrlPr>
              <w:rPr>
                <w:rFonts w:ascii="Cambria Math" w:hAnsi="Cambria Math"/>
                <w:i/>
              </w:rPr>
            </m:ctrlPr>
          </m:sSupPr>
          <m:e>
            <m:r>
              <w:rPr>
                <w:rFonts w:ascii="Cambria Math" w:hAnsi="Cambria Math"/>
              </w:rPr>
              <m:t>B</m:t>
            </m:r>
          </m:e>
          <m:sup>
            <m:r>
              <w:rPr>
                <w:rFonts w:ascii="Cambria Math" w:hAnsi="Cambria Math"/>
              </w:rPr>
              <m:t>'</m:t>
            </m:r>
          </m:sup>
        </m:sSup>
      </m:oMath>
      <w:r w:rsidRPr="00F93DB0">
        <w:t xml:space="preserve"> is the probability that at once the intervention has started and the prevalence of UBSTIs has fallen </w:t>
      </w:r>
      <w:proofErr w:type="gramStart"/>
      <w:r w:rsidRPr="00F93DB0">
        <w:t xml:space="preserve">to </w:t>
      </w:r>
      <m:oMath>
        <w:proofErr w:type="gramEnd"/>
        <m:sSup>
          <m:sSupPr>
            <m:ctrlPr>
              <w:rPr>
                <w:rFonts w:ascii="Cambria Math" w:hAnsi="Cambria Math"/>
                <w:i/>
              </w:rPr>
            </m:ctrlPr>
          </m:sSupPr>
          <m:e>
            <m:r>
              <w:rPr>
                <w:rFonts w:ascii="Cambria Math" w:hAnsi="Cambria Math"/>
              </w:rPr>
              <m:t>B</m:t>
            </m:r>
          </m:e>
          <m:sup>
            <m:r>
              <w:rPr>
                <w:rFonts w:ascii="Cambria Math" w:hAnsi="Cambria Math"/>
              </w:rPr>
              <m:t>'</m:t>
            </m:r>
          </m:sup>
        </m:sSup>
      </m:oMath>
      <w:r w:rsidRPr="00F93DB0">
        <w:t>, a person with a UVSTI also has a UBSTI. We present our estimates for USTI levels in the table below:</w:t>
      </w:r>
    </w:p>
    <w:p w:rsidR="00585F9F" w:rsidRPr="00F93DB0" w:rsidRDefault="00585F9F" w:rsidP="00585F9F">
      <w:pPr>
        <w:pStyle w:val="Caption"/>
        <w:rPr>
          <w:lang w:val="en-AU"/>
        </w:rPr>
      </w:pPr>
    </w:p>
    <w:tbl>
      <w:tblPr>
        <w:tblW w:w="11553" w:type="dxa"/>
        <w:tblLayout w:type="fixed"/>
        <w:tblLook w:val="04A0"/>
      </w:tblPr>
      <w:tblGrid>
        <w:gridCol w:w="2310"/>
        <w:gridCol w:w="2311"/>
        <w:gridCol w:w="2310"/>
        <w:gridCol w:w="2311"/>
        <w:gridCol w:w="2311"/>
      </w:tblGrid>
      <w:tr w:rsidR="00585F9F" w:rsidRPr="00F93DB0" w:rsidTr="00037D6F">
        <w:tc>
          <w:tcPr>
            <w:tcW w:w="2310" w:type="dxa"/>
            <w:vMerge w:val="restart"/>
          </w:tcPr>
          <w:p w:rsidR="00585F9F" w:rsidRPr="00F93DB0" w:rsidRDefault="00585F9F" w:rsidP="00037D6F">
            <w:r w:rsidRPr="00F93DB0">
              <w:t>Sub-population</w:t>
            </w:r>
          </w:p>
        </w:tc>
        <w:tc>
          <w:tcPr>
            <w:tcW w:w="2311" w:type="dxa"/>
          </w:tcPr>
          <w:p w:rsidR="00585F9F" w:rsidRPr="00F93DB0" w:rsidRDefault="00585F9F" w:rsidP="00037D6F">
            <m:oMathPara>
              <m:oMath>
                <m:r>
                  <w:rPr>
                    <w:rFonts w:ascii="Cambria Math" w:hAnsi="Cambria Math"/>
                  </w:rPr>
                  <m:t>U</m:t>
                </m:r>
              </m:oMath>
            </m:oMathPara>
          </w:p>
        </w:tc>
        <w:tc>
          <w:tcPr>
            <w:tcW w:w="2310" w:type="dxa"/>
          </w:tcPr>
          <w:p w:rsidR="00585F9F" w:rsidRPr="00F93DB0" w:rsidRDefault="00585F9F" w:rsidP="00037D6F">
            <m:oMathPara>
              <m:oMath>
                <m:r>
                  <w:rPr>
                    <w:rFonts w:ascii="Cambria Math" w:hAnsi="Cambria Math"/>
                  </w:rPr>
                  <m:t>B</m:t>
                </m:r>
              </m:oMath>
            </m:oMathPara>
          </w:p>
        </w:tc>
        <w:tc>
          <w:tcPr>
            <w:tcW w:w="2311" w:type="dxa"/>
          </w:tcPr>
          <w:p w:rsidR="00585F9F" w:rsidRPr="00F93DB0" w:rsidRDefault="00585F9F" w:rsidP="00037D6F">
            <m:oMathPara>
              <m:oMath>
                <m:r>
                  <w:rPr>
                    <w:rFonts w:ascii="Cambria Math" w:hAnsi="Cambria Math"/>
                  </w:rPr>
                  <m:t>V</m:t>
                </m:r>
              </m:oMath>
            </m:oMathPara>
          </w:p>
        </w:tc>
        <w:tc>
          <w:tcPr>
            <w:tcW w:w="2311" w:type="dxa"/>
          </w:tcPr>
          <w:p w:rsidR="00585F9F" w:rsidRPr="00F93DB0" w:rsidRDefault="00585F9F" w:rsidP="00037D6F">
            <w:pPr>
              <w:rPr>
                <w:rFonts w:eastAsia="Times New Roman"/>
              </w:rPr>
            </w:pPr>
          </w:p>
        </w:tc>
      </w:tr>
      <w:tr w:rsidR="00585F9F" w:rsidRPr="00F93DB0" w:rsidTr="00037D6F">
        <w:tc>
          <w:tcPr>
            <w:tcW w:w="2310" w:type="dxa"/>
            <w:vMerge/>
          </w:tcPr>
          <w:p w:rsidR="00585F9F" w:rsidRPr="00F93DB0" w:rsidRDefault="00585F9F" w:rsidP="00037D6F"/>
        </w:tc>
        <w:tc>
          <w:tcPr>
            <w:tcW w:w="2311" w:type="dxa"/>
          </w:tcPr>
          <w:p w:rsidR="00585F9F" w:rsidRPr="00F93DB0" w:rsidRDefault="00585F9F" w:rsidP="00037D6F">
            <w:r w:rsidRPr="00F93DB0">
              <w:t>Prevalence of USTIs assuming no PPT</w:t>
            </w:r>
          </w:p>
        </w:tc>
        <w:tc>
          <w:tcPr>
            <w:tcW w:w="2310" w:type="dxa"/>
          </w:tcPr>
          <w:p w:rsidR="00585F9F" w:rsidRPr="00F93DB0" w:rsidRDefault="00585F9F" w:rsidP="00037D6F">
            <w:r w:rsidRPr="00F93DB0">
              <w:t>Prevalence of UBSTIs assuming no PPT</w:t>
            </w:r>
          </w:p>
        </w:tc>
        <w:tc>
          <w:tcPr>
            <w:tcW w:w="2311" w:type="dxa"/>
          </w:tcPr>
          <w:p w:rsidR="00585F9F" w:rsidRPr="00F93DB0" w:rsidRDefault="00585F9F" w:rsidP="00037D6F">
            <w:r w:rsidRPr="00F93DB0">
              <w:t>Prevalence of UVSTIs assuming no PPT</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FSW</w:t>
            </w:r>
          </w:p>
        </w:tc>
        <w:tc>
          <w:tcPr>
            <w:tcW w:w="2311" w:type="dxa"/>
            <w:vAlign w:val="bottom"/>
          </w:tcPr>
          <w:p w:rsidR="00585F9F" w:rsidRPr="00F93DB0" w:rsidRDefault="00585F9F" w:rsidP="00037D6F">
            <w:r w:rsidRPr="00F93DB0">
              <w:rPr>
                <w:rFonts w:ascii="Calibri" w:hAnsi="Calibri" w:cs="Calibri"/>
                <w:color w:val="000000"/>
              </w:rPr>
              <w:t>0.07</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general females</w:t>
            </w:r>
          </w:p>
        </w:tc>
        <w:tc>
          <w:tcPr>
            <w:tcW w:w="2311" w:type="dxa"/>
            <w:vAlign w:val="bottom"/>
          </w:tcPr>
          <w:p w:rsidR="00585F9F" w:rsidRPr="00F93DB0" w:rsidRDefault="00585F9F" w:rsidP="00037D6F">
            <w:r w:rsidRPr="00F93DB0">
              <w:rPr>
                <w:rFonts w:ascii="Calibri" w:hAnsi="Calibri" w:cs="Calibri"/>
                <w:color w:val="000000"/>
              </w:rPr>
              <w:t>0.08</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general males</w:t>
            </w:r>
          </w:p>
        </w:tc>
        <w:tc>
          <w:tcPr>
            <w:tcW w:w="2311" w:type="dxa"/>
            <w:vAlign w:val="bottom"/>
          </w:tcPr>
          <w:p w:rsidR="00585F9F" w:rsidRPr="00F93DB0" w:rsidRDefault="00585F9F" w:rsidP="00037D6F">
            <w:r w:rsidRPr="00F93DB0">
              <w:rPr>
                <w:rFonts w:ascii="Calibri" w:hAnsi="Calibri" w:cs="Calibri"/>
                <w:color w:val="000000"/>
              </w:rPr>
              <w:t>0.09</w:t>
            </w:r>
          </w:p>
        </w:tc>
        <w:tc>
          <w:tcPr>
            <w:tcW w:w="2310" w:type="dxa"/>
            <w:vAlign w:val="bottom"/>
          </w:tcPr>
          <w:p w:rsidR="00585F9F" w:rsidRPr="00F93DB0" w:rsidRDefault="00585F9F" w:rsidP="00037D6F">
            <w:r w:rsidRPr="00F93DB0">
              <w:rPr>
                <w:rFonts w:ascii="Calibri" w:hAnsi="Calibri" w:cs="Calibri"/>
                <w:color w:val="000000"/>
              </w:rPr>
              <w:t>0.05</w:t>
            </w:r>
          </w:p>
        </w:tc>
        <w:tc>
          <w:tcPr>
            <w:tcW w:w="2311" w:type="dxa"/>
            <w:vAlign w:val="bottom"/>
          </w:tcPr>
          <w:p w:rsidR="00585F9F" w:rsidRPr="00F93DB0" w:rsidRDefault="00585F9F" w:rsidP="00037D6F">
            <w:r w:rsidRPr="00F93DB0">
              <w:rPr>
                <w:rFonts w:ascii="Calibri" w:hAnsi="Calibri" w:cs="Calibri"/>
                <w:color w:val="000000"/>
              </w:rPr>
              <w:t>0.06</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MSMW</w:t>
            </w:r>
          </w:p>
        </w:tc>
        <w:tc>
          <w:tcPr>
            <w:tcW w:w="2311" w:type="dxa"/>
            <w:vAlign w:val="bottom"/>
          </w:tcPr>
          <w:p w:rsidR="00585F9F" w:rsidRPr="00F93DB0" w:rsidRDefault="00585F9F" w:rsidP="00037D6F">
            <w:r w:rsidRPr="00F93DB0">
              <w:rPr>
                <w:rFonts w:ascii="Calibri" w:hAnsi="Calibri" w:cs="Calibri"/>
                <w:color w:val="000000"/>
              </w:rPr>
              <w:t>0.32</w:t>
            </w:r>
          </w:p>
        </w:tc>
        <w:tc>
          <w:tcPr>
            <w:tcW w:w="2310" w:type="dxa"/>
            <w:vAlign w:val="bottom"/>
          </w:tcPr>
          <w:p w:rsidR="00585F9F" w:rsidRPr="00F93DB0" w:rsidRDefault="00585F9F" w:rsidP="00037D6F">
            <w:r w:rsidRPr="00F93DB0">
              <w:rPr>
                <w:rFonts w:ascii="Calibri" w:hAnsi="Calibri" w:cs="Calibri"/>
                <w:color w:val="000000"/>
              </w:rPr>
              <w:t>0.16</w:t>
            </w:r>
          </w:p>
        </w:tc>
        <w:tc>
          <w:tcPr>
            <w:tcW w:w="2311" w:type="dxa"/>
            <w:vAlign w:val="bottom"/>
          </w:tcPr>
          <w:p w:rsidR="00585F9F" w:rsidRPr="00F93DB0" w:rsidRDefault="00585F9F" w:rsidP="00037D6F">
            <w:r w:rsidRPr="00F93DB0">
              <w:rPr>
                <w:rFonts w:ascii="Calibri" w:hAnsi="Calibri" w:cs="Calibri"/>
                <w:color w:val="000000"/>
              </w:rPr>
              <w:t>0.21</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FSW</w:t>
            </w:r>
          </w:p>
        </w:tc>
        <w:tc>
          <w:tcPr>
            <w:tcW w:w="2311" w:type="dxa"/>
            <w:vAlign w:val="bottom"/>
          </w:tcPr>
          <w:p w:rsidR="00585F9F" w:rsidRPr="00F93DB0" w:rsidRDefault="00585F9F" w:rsidP="00037D6F">
            <w:r w:rsidRPr="00F93DB0">
              <w:rPr>
                <w:rFonts w:ascii="Calibri" w:hAnsi="Calibri" w:cs="Calibri"/>
                <w:color w:val="000000"/>
              </w:rPr>
              <w:t>0.05</w:t>
            </w:r>
          </w:p>
        </w:tc>
        <w:tc>
          <w:tcPr>
            <w:tcW w:w="2310" w:type="dxa"/>
            <w:vAlign w:val="bottom"/>
          </w:tcPr>
          <w:p w:rsidR="00585F9F" w:rsidRPr="00F93DB0" w:rsidRDefault="00585F9F" w:rsidP="00037D6F">
            <w:r w:rsidRPr="00F93DB0">
              <w:rPr>
                <w:rFonts w:ascii="Calibri" w:hAnsi="Calibri" w:cs="Calibri"/>
                <w:color w:val="000000"/>
              </w:rPr>
              <w:t>0.03</w:t>
            </w:r>
          </w:p>
        </w:tc>
        <w:tc>
          <w:tcPr>
            <w:tcW w:w="2311" w:type="dxa"/>
            <w:vAlign w:val="bottom"/>
          </w:tcPr>
          <w:p w:rsidR="00585F9F" w:rsidRPr="00F93DB0" w:rsidRDefault="00585F9F" w:rsidP="00037D6F">
            <w:r w:rsidRPr="00F93DB0">
              <w:rPr>
                <w:rFonts w:ascii="Calibri" w:hAnsi="Calibri" w:cs="Calibri"/>
                <w:color w:val="000000"/>
              </w:rPr>
              <w:t>0.03</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general females</w:t>
            </w:r>
          </w:p>
        </w:tc>
        <w:tc>
          <w:tcPr>
            <w:tcW w:w="2311" w:type="dxa"/>
            <w:vAlign w:val="bottom"/>
          </w:tcPr>
          <w:p w:rsidR="00585F9F" w:rsidRPr="00F93DB0" w:rsidRDefault="00585F9F" w:rsidP="00037D6F">
            <w:r w:rsidRPr="00F93DB0">
              <w:rPr>
                <w:rFonts w:ascii="Calibri" w:hAnsi="Calibri" w:cs="Calibri"/>
                <w:color w:val="000000"/>
              </w:rPr>
              <w:t>0.06</w:t>
            </w:r>
          </w:p>
        </w:tc>
        <w:tc>
          <w:tcPr>
            <w:tcW w:w="2310" w:type="dxa"/>
            <w:vAlign w:val="bottom"/>
          </w:tcPr>
          <w:p w:rsidR="00585F9F" w:rsidRPr="00F93DB0" w:rsidRDefault="00585F9F" w:rsidP="00037D6F">
            <w:r w:rsidRPr="00F93DB0">
              <w:rPr>
                <w:rFonts w:ascii="Calibri" w:hAnsi="Calibri" w:cs="Calibri"/>
                <w:color w:val="000000"/>
              </w:rPr>
              <w:t>0.03</w:t>
            </w:r>
          </w:p>
        </w:tc>
        <w:tc>
          <w:tcPr>
            <w:tcW w:w="2311" w:type="dxa"/>
            <w:vAlign w:val="bottom"/>
          </w:tcPr>
          <w:p w:rsidR="00585F9F" w:rsidRPr="00F93DB0" w:rsidRDefault="00585F9F" w:rsidP="00037D6F">
            <w:r w:rsidRPr="00F93DB0">
              <w:rPr>
                <w:rFonts w:ascii="Calibri" w:hAnsi="Calibri" w:cs="Calibri"/>
                <w:color w:val="000000"/>
              </w:rPr>
              <w:t>0.04</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general males</w:t>
            </w:r>
          </w:p>
        </w:tc>
        <w:tc>
          <w:tcPr>
            <w:tcW w:w="2311" w:type="dxa"/>
            <w:vAlign w:val="bottom"/>
          </w:tcPr>
          <w:p w:rsidR="00585F9F" w:rsidRPr="00F93DB0" w:rsidRDefault="00585F9F" w:rsidP="00037D6F">
            <w:r w:rsidRPr="00F93DB0">
              <w:rPr>
                <w:rFonts w:ascii="Calibri" w:hAnsi="Calibri" w:cs="Calibri"/>
                <w:color w:val="000000"/>
              </w:rPr>
              <w:t>0.07</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MSMW</w:t>
            </w:r>
          </w:p>
        </w:tc>
        <w:tc>
          <w:tcPr>
            <w:tcW w:w="2311" w:type="dxa"/>
            <w:vAlign w:val="bottom"/>
          </w:tcPr>
          <w:p w:rsidR="00585F9F" w:rsidRPr="00F93DB0" w:rsidRDefault="00585F9F" w:rsidP="00037D6F">
            <w:r w:rsidRPr="00F93DB0">
              <w:rPr>
                <w:rFonts w:ascii="Calibri" w:hAnsi="Calibri" w:cs="Calibri"/>
                <w:color w:val="000000"/>
              </w:rPr>
              <w:t>0.30</w:t>
            </w:r>
          </w:p>
        </w:tc>
        <w:tc>
          <w:tcPr>
            <w:tcW w:w="2310" w:type="dxa"/>
            <w:vAlign w:val="bottom"/>
          </w:tcPr>
          <w:p w:rsidR="00585F9F" w:rsidRPr="00F93DB0" w:rsidRDefault="00585F9F" w:rsidP="00037D6F">
            <w:r w:rsidRPr="00F93DB0">
              <w:rPr>
                <w:rFonts w:ascii="Calibri" w:hAnsi="Calibri" w:cs="Calibri"/>
                <w:color w:val="000000"/>
              </w:rPr>
              <w:t>0.15</w:t>
            </w:r>
          </w:p>
        </w:tc>
        <w:tc>
          <w:tcPr>
            <w:tcW w:w="2311" w:type="dxa"/>
            <w:vAlign w:val="bottom"/>
          </w:tcPr>
          <w:p w:rsidR="00585F9F" w:rsidRPr="00F93DB0" w:rsidRDefault="00585F9F" w:rsidP="00037D6F">
            <w:r w:rsidRPr="00F93DB0">
              <w:rPr>
                <w:rFonts w:ascii="Calibri" w:hAnsi="Calibri" w:cs="Calibri"/>
                <w:color w:val="000000"/>
              </w:rPr>
              <w:t>0.20</w:t>
            </w:r>
            <w:r w:rsidRPr="00F93DB0">
              <w:rPr>
                <w:rStyle w:val="CommentReference"/>
              </w:rPr>
              <w:commentReference w:id="7"/>
            </w:r>
            <w:r w:rsidRPr="00F93DB0">
              <w:rPr>
                <w:rStyle w:val="CommentReference"/>
              </w:rPr>
              <w:commentReference w:id="8"/>
            </w:r>
          </w:p>
        </w:tc>
        <w:tc>
          <w:tcPr>
            <w:tcW w:w="2311" w:type="dxa"/>
          </w:tcPr>
          <w:p w:rsidR="00585F9F" w:rsidRPr="00F93DB0" w:rsidRDefault="00585F9F" w:rsidP="00037D6F"/>
        </w:tc>
      </w:tr>
    </w:tbl>
    <w:p w:rsidR="00585F9F" w:rsidRPr="00F93DB0" w:rsidRDefault="00585F9F" w:rsidP="00585F9F"/>
    <w:p w:rsidR="00585F9F" w:rsidRPr="00F93DB0" w:rsidRDefault="00585F9F" w:rsidP="00585F9F">
      <w:pPr>
        <w:pStyle w:val="Heading2"/>
        <w:rPr>
          <w:rStyle w:val="MTConvertedEquation"/>
        </w:rPr>
      </w:pPr>
      <w:commentRangeStart w:id="9"/>
      <w:commentRangeStart w:id="10"/>
      <w:r w:rsidRPr="00F93DB0">
        <w:rPr>
          <w:rStyle w:val="MTConvertedEquation"/>
          <w:rFonts w:asciiTheme="minorHAnsi" w:eastAsiaTheme="minorEastAsia" w:hAnsiTheme="minorHAnsi"/>
        </w:rPr>
        <w:t>HIV model</w:t>
      </w:r>
      <w:commentRangeEnd w:id="9"/>
      <w:commentRangeEnd w:id="10"/>
      <w:r w:rsidRPr="00F93DB0">
        <w:rPr>
          <w:rStyle w:val="CommentReference"/>
          <w:rFonts w:asciiTheme="minorHAnsi" w:eastAsiaTheme="minorHAnsi" w:hAnsiTheme="minorHAnsi" w:cstheme="minorBidi"/>
          <w:b w:val="0"/>
          <w:bCs w:val="0"/>
          <w:color w:val="auto"/>
        </w:rPr>
        <w:commentReference w:id="9"/>
      </w:r>
      <w:r w:rsidRPr="00F93DB0">
        <w:rPr>
          <w:rStyle w:val="CommentReference"/>
          <w:rFonts w:asciiTheme="minorHAnsi" w:eastAsiaTheme="minorHAnsi" w:hAnsiTheme="minorHAnsi" w:cstheme="minorBidi"/>
          <w:b w:val="0"/>
          <w:bCs w:val="0"/>
          <w:color w:val="auto"/>
        </w:rPr>
        <w:commentReference w:id="10"/>
      </w:r>
    </w:p>
    <w:p w:rsidR="00585F9F" w:rsidRPr="00F93DB0" w:rsidRDefault="00585F9F" w:rsidP="00585F9F">
      <w:commentRangeStart w:id="11"/>
      <w:r w:rsidRPr="00F93DB0">
        <w:t xml:space="preserve">For our model of HIV, we use the model from </w:t>
      </w:r>
      <w:r w:rsidR="00E93ACC"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E93ACC" w:rsidRPr="00F93DB0">
        <w:fldChar w:fldCharType="separate"/>
      </w:r>
      <w:r w:rsidRPr="00F93DB0">
        <w:rPr>
          <w:noProof/>
        </w:rPr>
        <w:t>(</w:t>
      </w:r>
      <w:hyperlink w:anchor="_ENREF_2" w:tooltip="Gray, 2011 #19" w:history="1">
        <w:r w:rsidR="005223FF" w:rsidRPr="00F93DB0">
          <w:rPr>
            <w:noProof/>
          </w:rPr>
          <w:t>Gray, Murray et al. 2011</w:t>
        </w:r>
      </w:hyperlink>
      <w:r w:rsidRPr="00F93DB0">
        <w:rPr>
          <w:noProof/>
        </w:rPr>
        <w:t>)</w:t>
      </w:r>
      <w:r w:rsidR="00E93ACC" w:rsidRPr="00F93DB0">
        <w:fldChar w:fldCharType="end"/>
      </w:r>
      <w:r w:rsidRPr="00F93DB0">
        <w:t xml:space="preserve">, with some modifications. This model uses the period from 1990 to 2010 as a calibration period, </w:t>
      </w:r>
      <w:proofErr w:type="gramStart"/>
      <w:r w:rsidRPr="00F93DB0">
        <w:t>then</w:t>
      </w:r>
      <w:proofErr w:type="gramEnd"/>
      <w:r w:rsidRPr="00F93DB0">
        <w:t xml:space="preserve"> predicts HIV levels under various intervention strategies.  </w:t>
      </w:r>
    </w:p>
    <w:p w:rsidR="00585F9F" w:rsidRPr="00F93DB0" w:rsidRDefault="00585F9F" w:rsidP="00585F9F">
      <w:r w:rsidRPr="00F93DB0">
        <w:t>Between 2011 and this paper’s release date, new data became available, causing us to revise some parameters into line with current research. In particular, as HIV clinics spread into more areas, lower levels of HIV were discovered. Initially</w:t>
      </w:r>
      <w:proofErr w:type="gramStart"/>
      <w:r w:rsidRPr="00F93DB0">
        <w:t>,  all</w:t>
      </w:r>
      <w:proofErr w:type="gramEnd"/>
      <w:r w:rsidRPr="00F93DB0">
        <w:t xml:space="preserve"> of the clinics in PNG were in high-risk areas such as Port Moresby and (suggestion?). This data was then extrapolated across the country. Later, clinics also opened in areas with lower prevalences, such as (suggestion?). Also, many people would have travelled to reach clinics, and would have been more likely to make the trip if they suspected they were infected. As more clinics opened and the distance people need to travel decreased, people would have needed less incentive to visit clinics, and more people who did not think they were infected would have visited a clinic. </w:t>
      </w:r>
    </w:p>
    <w:p w:rsidR="00585F9F" w:rsidRPr="00F93DB0" w:rsidRDefault="00585F9F" w:rsidP="00585F9F">
      <w:r w:rsidRPr="00F93DB0">
        <w:t xml:space="preserve">This made more recent data more </w:t>
      </w:r>
      <w:proofErr w:type="gramStart"/>
      <w:r w:rsidRPr="00F93DB0">
        <w:t>representative</w:t>
      </w:r>
      <w:proofErr w:type="gramEnd"/>
      <w:r w:rsidRPr="00F93DB0">
        <w:t xml:space="preserve"> of the actual prevalences. We thus </w:t>
      </w:r>
      <w:proofErr w:type="gramStart"/>
      <w:r w:rsidRPr="00F93DB0">
        <w:t>assumed  that</w:t>
      </w:r>
      <w:proofErr w:type="gramEnd"/>
      <w:r w:rsidRPr="00F93DB0">
        <w:t xml:space="preserve"> HIV prevalence did not peak at 0.9% and then fall to current levels, but that it remained below the older estimates, and remained steady when the estimated prevalence fell. We have also found that the STI cofactor used in the model was at the top of its confidence band. We have re-fitted the model to a lower STI cofactor. </w:t>
      </w:r>
      <w:r w:rsidR="00037D6F" w:rsidRPr="00F93DB0">
        <w:rPr>
          <w:rStyle w:val="CommentReference"/>
          <w:rFonts w:ascii="Cambria" w:eastAsia="Cambria" w:hAnsi="Cambria" w:cs="Times New Roman"/>
        </w:rPr>
        <w:commentReference w:id="12"/>
      </w:r>
    </w:p>
    <w:commentRangeEnd w:id="11"/>
    <w:p w:rsidR="00585F9F" w:rsidRPr="00F93DB0" w:rsidRDefault="00585F9F" w:rsidP="00585F9F">
      <w:r w:rsidRPr="00F93DB0">
        <w:rPr>
          <w:rStyle w:val="CommentReference"/>
        </w:rPr>
        <w:commentReference w:id="11"/>
      </w:r>
      <w:r w:rsidRPr="00F93DB0">
        <w:t xml:space="preserve">We re-fitted the model by varying the baseline transmission probabilities, average numbers of sex acts per partner and diagnosis and treatment rates for people with HIV. </w:t>
      </w:r>
      <w:r w:rsidR="00207E43">
        <w:t xml:space="preserve">All of these were kept within the error bounds provided in  </w:t>
      </w:r>
      <w:r w:rsidR="00E93ACC">
        <w:fldChar w:fldCharType="begin"/>
      </w:r>
      <w:r w:rsidR="00207E43">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E93ACC">
        <w:fldChar w:fldCharType="separate"/>
      </w:r>
      <w:r w:rsidR="00207E43">
        <w:rPr>
          <w:noProof/>
        </w:rPr>
        <w:t>(</w:t>
      </w:r>
      <w:hyperlink w:anchor="_ENREF_2" w:tooltip="Gray, 2011 #19" w:history="1">
        <w:r w:rsidR="005223FF">
          <w:rPr>
            <w:noProof/>
          </w:rPr>
          <w:t>Gray, Murray et al. 2011</w:t>
        </w:r>
      </w:hyperlink>
      <w:r w:rsidR="00207E43">
        <w:rPr>
          <w:noProof/>
        </w:rPr>
        <w:t>)</w:t>
      </w:r>
      <w:r w:rsidR="00E93ACC">
        <w:fldChar w:fldCharType="end"/>
      </w:r>
      <w:r w:rsidR="00207E43">
        <w:t>.</w:t>
      </w:r>
    </w:p>
    <w:p w:rsidR="00585F9F" w:rsidRPr="00F93DB0" w:rsidRDefault="00585F9F" w:rsidP="00585F9F">
      <w:r w:rsidRPr="00F93DB0">
        <w:t xml:space="preserve">The model accounts for USTIs by allowing the user to specify a single time series of USTI prevalences for each sub-population. The model increases the HIV transmission probability by a cofactor if either partner has a USTI. This prevalence is held constant during the calibration, </w:t>
      </w:r>
      <w:r w:rsidR="00037D6F" w:rsidRPr="00F93DB0">
        <w:t>and then</w:t>
      </w:r>
      <w:r w:rsidRPr="00F93DB0">
        <w:t xml:space="preserve"> allowed to vary during the intervention projection. This varying rate during the intervention is how we inputted the USTI prevalence. </w:t>
      </w:r>
    </w:p>
    <w:p w:rsidR="00585F9F" w:rsidRPr="00F93DB0" w:rsidRDefault="00585F9F" w:rsidP="00585F9F">
      <w:pPr>
        <w:pStyle w:val="Heading2"/>
        <w:rPr>
          <w:rStyle w:val="MTConvertedEquation"/>
          <w:rFonts w:asciiTheme="minorHAnsi" w:eastAsiaTheme="minorEastAsia" w:hAnsiTheme="minorHAnsi"/>
        </w:rPr>
      </w:pPr>
      <w:r w:rsidRPr="00F93DB0">
        <w:rPr>
          <w:rStyle w:val="MTConvertedEquation"/>
          <w:rFonts w:asciiTheme="minorHAnsi" w:eastAsiaTheme="minorEastAsia" w:hAnsiTheme="minorHAnsi"/>
        </w:rPr>
        <w:t xml:space="preserve">UBSTI </w:t>
      </w:r>
      <w:r w:rsidRPr="00F93DB0">
        <w:rPr>
          <w:rStyle w:val="MTConvertedEquation"/>
        </w:rPr>
        <w:t>model</w:t>
      </w:r>
    </w:p>
    <w:p w:rsidR="00585F9F" w:rsidRPr="00F93DB0" w:rsidRDefault="00585F9F" w:rsidP="00585F9F">
      <w:pPr>
        <w:pStyle w:val="Heading3"/>
      </w:pPr>
      <w:r w:rsidRPr="00F93DB0">
        <w:t>General description</w:t>
      </w:r>
    </w:p>
    <w:p w:rsidR="002C7153" w:rsidRDefault="00585F9F" w:rsidP="00585F9F">
      <w:pPr>
        <w:pStyle w:val="MTDisplayEquation"/>
        <w:rPr>
          <w:rStyle w:val="MTConvertedEquation"/>
        </w:rPr>
      </w:pPr>
      <w:r w:rsidRPr="00F93DB0">
        <w:rPr>
          <w:rStyle w:val="MTConvertedEquation"/>
        </w:rPr>
        <w:t xml:space="preserve">We built a deterministic compartmental model in discrete time. </w:t>
      </w:r>
      <w:r w:rsidR="002C7153">
        <w:rPr>
          <w:rStyle w:val="MTConvertedEquation"/>
        </w:rPr>
        <w:t>Following the HIV model, we divided the PNG population into rural and urban regions</w:t>
      </w:r>
      <w:r w:rsidR="00442E77">
        <w:rPr>
          <w:rStyle w:val="MTConvertedEquation"/>
        </w:rPr>
        <w:t>, with no interaction between regions</w:t>
      </w:r>
      <w:r w:rsidR="002C7153">
        <w:rPr>
          <w:rStyle w:val="MTConvertedEquation"/>
        </w:rPr>
        <w:t xml:space="preserve">. </w:t>
      </w:r>
      <w:r w:rsidRPr="00F93DB0">
        <w:rPr>
          <w:rStyle w:val="MTConvertedEquation"/>
        </w:rPr>
        <w:t xml:space="preserve">We split the population </w:t>
      </w:r>
      <w:r w:rsidR="002C7153">
        <w:rPr>
          <w:rStyle w:val="MTConvertedEquation"/>
        </w:rPr>
        <w:t xml:space="preserve">of each region </w:t>
      </w:r>
      <w:r w:rsidRPr="00F93DB0">
        <w:rPr>
          <w:rStyle w:val="MTConvertedEquation"/>
        </w:rPr>
        <w:t xml:space="preserve">into four sub-populations: </w:t>
      </w:r>
      <w:r w:rsidR="002C7153" w:rsidRPr="00F93DB0">
        <w:rPr>
          <w:rStyle w:val="MTConvertedEquation"/>
        </w:rPr>
        <w:t>female sex workers (FSW)</w:t>
      </w:r>
      <w:r w:rsidR="002C7153">
        <w:rPr>
          <w:rStyle w:val="MTConvertedEquation"/>
        </w:rPr>
        <w:t xml:space="preserve">, </w:t>
      </w:r>
      <w:r w:rsidR="002C7153" w:rsidRPr="00F93DB0">
        <w:rPr>
          <w:rStyle w:val="MTConvertedEquation"/>
        </w:rPr>
        <w:t xml:space="preserve">general females, </w:t>
      </w:r>
      <w:r w:rsidRPr="00F93DB0">
        <w:rPr>
          <w:rStyle w:val="MTConvertedEquation"/>
        </w:rPr>
        <w:t>general males,</w:t>
      </w:r>
      <w:r w:rsidR="002C7153">
        <w:rPr>
          <w:rStyle w:val="MTConvertedEquation"/>
        </w:rPr>
        <w:t xml:space="preserve"> and</w:t>
      </w:r>
      <w:r w:rsidRPr="00F93DB0">
        <w:rPr>
          <w:rStyle w:val="MTConvertedEquation"/>
        </w:rPr>
        <w:t xml:space="preserve"> men who have sex with men and women (MSMW)</w:t>
      </w:r>
      <w:r w:rsidR="002C7153">
        <w:rPr>
          <w:rStyle w:val="MTConvertedEquation"/>
        </w:rPr>
        <w:t>, and divided each sub-population into people receiving treatment and people not receiving treatment.</w:t>
      </w:r>
      <w:r w:rsidRPr="00F93DB0">
        <w:rPr>
          <w:rStyle w:val="MTConvertedEquation"/>
        </w:rPr>
        <w:t xml:space="preserve"> </w:t>
      </w:r>
      <w:r w:rsidR="002C7153">
        <w:rPr>
          <w:rStyle w:val="MTConvertedEquation"/>
        </w:rPr>
        <w:t>We did not allow dropping out of or entering treatment</w:t>
      </w:r>
      <w:proofErr w:type="gramStart"/>
      <w:r w:rsidR="002C7153">
        <w:rPr>
          <w:rStyle w:val="MTConvertedEquation"/>
        </w:rPr>
        <w:t>,.</w:t>
      </w:r>
      <w:proofErr w:type="gramEnd"/>
      <w:r w:rsidR="002C7153">
        <w:rPr>
          <w:rStyle w:val="MTConvertedEquation"/>
        </w:rPr>
        <w:t xml:space="preserve"> </w:t>
      </w:r>
    </w:p>
    <w:p w:rsidR="00585F9F" w:rsidRDefault="00442E77" w:rsidP="00585F9F">
      <w:pPr>
        <w:pStyle w:val="MTDisplayEquation"/>
        <w:rPr>
          <w:rStyle w:val="MTConvertedEquation"/>
        </w:rPr>
      </w:pPr>
      <w:r>
        <w:rPr>
          <w:rStyle w:val="MTConvertedEquation"/>
        </w:rPr>
        <w:t xml:space="preserve">In our model, a person not receiving treatment could be either susceptible or infected. </w:t>
      </w:r>
      <w:r w:rsidR="00207E43">
        <w:rPr>
          <w:rStyle w:val="MTConvertedEquation"/>
        </w:rPr>
        <w:t>We denote</w:t>
      </w:r>
      <w:r w:rsidR="002C7153">
        <w:rPr>
          <w:rStyle w:val="MTConvertedEquation"/>
        </w:rPr>
        <w:t>d</w:t>
      </w:r>
      <w:r w:rsidR="00207E43">
        <w:rPr>
          <w:rStyle w:val="MTConvertedEquation"/>
        </w:rPr>
        <w:t xml:space="preserve"> </w:t>
      </w:r>
      <w:r w:rsidR="002C7153">
        <w:rPr>
          <w:rStyle w:val="MTConvertedEquation"/>
        </w:rPr>
        <w:t>the proportions of each of each population that were infected as</w:t>
      </w:r>
      <w:r w:rsidR="00207E43">
        <w:rPr>
          <w:rStyle w:val="MTConvertedEquation"/>
        </w:rPr>
        <w:t xml:space="preserve"> </w:t>
      </w:r>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F</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M</m:t>
            </m:r>
          </m:sub>
        </m:sSub>
      </m:oMath>
      <w:r w:rsidR="002C7153">
        <w:rPr>
          <w:rStyle w:val="MTConvertedEquation"/>
        </w:rPr>
        <w:t xml:space="preserve"> </w:t>
      </w:r>
      <w:proofErr w:type="gramStart"/>
      <w:r w:rsidR="002C7153">
        <w:rPr>
          <w:rStyle w:val="MTConvertedEquation"/>
        </w:rPr>
        <w:t xml:space="preserve">and </w:t>
      </w:r>
      <m:oMath>
        <w:proofErr w:type="gramEnd"/>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B</m:t>
            </m:r>
          </m:sub>
        </m:sSub>
      </m:oMath>
      <w:r w:rsidR="002C7153">
        <w:rPr>
          <w:rStyle w:val="MTConvertedEquation"/>
        </w:rPr>
        <w:t xml:space="preserve">, </w:t>
      </w:r>
      <w:r>
        <w:rPr>
          <w:rStyle w:val="MTConvertedEquation"/>
        </w:rPr>
        <w:t xml:space="preserve">for FSW, general females, general males, and MSMW, </w:t>
      </w:r>
      <w:r w:rsidR="002C7153">
        <w:rPr>
          <w:rStyle w:val="MTConvertedEquation"/>
        </w:rPr>
        <w:t xml:space="preserve">and the proportions that were susceptible </w:t>
      </w:r>
      <w:r w:rsidR="002C7153">
        <w:rPr>
          <w:rStyle w:val="MTConvertedEquation"/>
        </w:rPr>
        <w:lastRenderedPageBreak/>
        <w:t xml:space="preserve">as </w:t>
      </w:r>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F</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M</m:t>
            </m:r>
          </m:sub>
        </m:sSub>
      </m:oMath>
      <w:r w:rsidR="002C7153">
        <w:rPr>
          <w:rStyle w:val="MTConvertedEquation"/>
        </w:rPr>
        <w:t xml:space="preserve"> and </w:t>
      </w:r>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B</m:t>
            </m:r>
          </m:sub>
        </m:sSub>
      </m:oMath>
      <w:r w:rsidR="002C7153">
        <w:rPr>
          <w:rStyle w:val="MTConvertedEquation"/>
        </w:rPr>
        <w:t>.</w:t>
      </w:r>
      <w:r w:rsidR="00585F9F" w:rsidRPr="00F93DB0">
        <w:rPr>
          <w:rStyle w:val="MTConvertedEquation"/>
        </w:rPr>
        <w:t xml:space="preserve"> </w:t>
      </w:r>
      <w:r>
        <w:rPr>
          <w:rStyle w:val="MTConvertedEquation"/>
        </w:rPr>
        <w:t xml:space="preserve">Our model allowed people receiving PPT to be susceptible or infected, or to be protected against UBSTIs by PPT. </w:t>
      </w:r>
      <w:r w:rsidR="00FB338C">
        <w:rPr>
          <w:rStyle w:val="MTConvertedEquation"/>
        </w:rPr>
        <w:t xml:space="preserve">We denote the proportions of FSW who are receiving treatment who are susceptible, infected or protected as </w:t>
      </w:r>
      <m:oMath>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 xml:space="preserve">, </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oMath>
      <w:r w:rsidR="00FB338C">
        <w:rPr>
          <w:rStyle w:val="MTConvertedEquation"/>
        </w:rPr>
        <w:t xml:space="preserve"> </w:t>
      </w:r>
      <w:proofErr w:type="gramStart"/>
      <w:r w:rsidR="00FB338C">
        <w:rPr>
          <w:rStyle w:val="MTConvertedEquation"/>
        </w:rPr>
        <w:t xml:space="preserve">and </w:t>
      </w:r>
      <m:oMath>
        <w:proofErr w:type="gramEnd"/>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oMath>
      <w:r w:rsidR="00FB338C">
        <w:rPr>
          <w:rStyle w:val="MTConvertedEquation"/>
        </w:rPr>
        <w:t>.</w:t>
      </w:r>
    </w:p>
    <w:p w:rsidR="00DD73F7" w:rsidRPr="00DD73F7" w:rsidRDefault="00DD73F7" w:rsidP="00DD73F7">
      <w:pPr>
        <w:pStyle w:val="Heading2"/>
      </w:pPr>
      <w:r>
        <w:t>Baseline model</w:t>
      </w:r>
    </w:p>
    <w:p w:rsidR="00FB338C" w:rsidRDefault="00FB338C" w:rsidP="00FB338C">
      <w:pPr>
        <w:rPr>
          <w:lang w:eastAsia="en-AU"/>
        </w:rPr>
      </w:pPr>
      <w:r>
        <w:rPr>
          <w:lang w:eastAsia="en-AU"/>
        </w:rPr>
        <w:t>The equations had the same structure for each population except for MSMW, who had a different infection rate. For FSW who were not receiving treatment, the differential equations were:</w:t>
      </w:r>
    </w:p>
    <w:p w:rsidR="00FB338C" w:rsidRPr="00FB338C" w:rsidRDefault="00E93ACC" w:rsidP="00FB338C">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S</m:t>
              </m:r>
            </m:sub>
          </m:sSub>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S</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S</m:t>
              </m:r>
            </m:sub>
          </m:sSub>
        </m:oMath>
      </m:oMathPara>
    </w:p>
    <w:p w:rsidR="00FB338C" w:rsidRDefault="00E93ACC" w:rsidP="00FB338C">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r>
                <w:rPr>
                  <w:rFonts w:ascii="Cambria Math" w:eastAsiaTheme="minorEastAsia" w:hAnsi="Cambria Math"/>
                  <w:lang w:eastAsia="en-AU"/>
                </w:rPr>
                <m:t>λ</m:t>
              </m:r>
            </m:e>
            <m:sub>
              <m:r>
                <w:rPr>
                  <w:rFonts w:ascii="Cambria Math" w:eastAsiaTheme="minorEastAsia" w:hAnsi="Cambria Math"/>
                  <w:lang w:eastAsia="en-AU"/>
                </w:rPr>
                <m:t>S</m:t>
              </m:r>
            </m:sub>
          </m:sSub>
          <m:sSub>
            <m:sSubPr>
              <m:ctrlPr>
                <w:rPr>
                  <w:rFonts w:ascii="Cambria Math" w:eastAsiaTheme="minorEastAsia" w:hAnsi="Cambria Math"/>
                  <w:i/>
                  <w:lang w:eastAsia="en-AU"/>
                </w:rPr>
              </m:ctrlPr>
            </m:sSubPr>
            <m:e>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r>
            <w:rPr>
              <w:rFonts w:ascii="Cambria Math" w:eastAsiaTheme="minorEastAsia" w:hAnsi="Cambria Math"/>
              <w:lang w:eastAsia="en-AU"/>
            </w:rPr>
            <m:t>,</m:t>
          </m:r>
        </m:oMath>
      </m:oMathPara>
    </w:p>
    <w:p w:rsidR="00BE3861" w:rsidRDefault="00BE3861" w:rsidP="00FB338C">
      <w:pPr>
        <w:rPr>
          <w:rFonts w:eastAsiaTheme="minorEastAsia"/>
          <w:lang w:eastAsia="en-AU"/>
        </w:rPr>
      </w:pPr>
    </w:p>
    <w:p w:rsidR="00FB338C" w:rsidRDefault="00FB338C" w:rsidP="00FB338C">
      <w:pPr>
        <w:rPr>
          <w:rFonts w:eastAsiaTheme="minorEastAsia"/>
          <w:lang w:eastAsia="en-AU"/>
        </w:rPr>
      </w:pPr>
      <w:proofErr w:type="gramStart"/>
      <w:r>
        <w:rPr>
          <w:rFonts w:eastAsiaTheme="minorEastAsia"/>
          <w:lang w:eastAsia="en-AU"/>
        </w:rPr>
        <w:t>where</w:t>
      </w:r>
      <w:proofErr w:type="gramEnd"/>
      <w:r>
        <w:rPr>
          <w:rFonts w:eastAsiaTheme="minorEastAsia"/>
          <w:lang w:eastAsia="en-AU"/>
        </w:rPr>
        <w:t xml:space="preserve"> </w:t>
      </w:r>
      <m:oMath>
        <m:sSub>
          <m:sSubPr>
            <m:ctrlPr>
              <w:rPr>
                <w:rFonts w:ascii="Cambria Math" w:eastAsiaTheme="minorEastAsia" w:hAnsi="Cambria Math"/>
                <w:i/>
                <w:lang w:eastAsia="en-AU"/>
              </w:rPr>
            </m:ctrlPr>
          </m:sSubPr>
          <m:e>
            <m:r>
              <w:rPr>
                <w:rFonts w:ascii="Cambria Math" w:eastAsiaTheme="minorEastAsia" w:hAnsi="Cambria Math"/>
                <w:lang w:eastAsia="en-AU"/>
              </w:rPr>
              <m:t>λ</m:t>
            </m:r>
          </m:e>
          <m:sub>
            <m:r>
              <w:rPr>
                <w:rFonts w:ascii="Cambria Math" w:eastAsiaTheme="minorEastAsia" w:hAnsi="Cambria Math"/>
                <w:lang w:eastAsia="en-AU"/>
              </w:rPr>
              <m:t>S</m:t>
            </m:r>
          </m:sub>
        </m:sSub>
      </m:oMath>
      <w:r>
        <w:rPr>
          <w:rFonts w:eastAsiaTheme="minorEastAsia"/>
          <w:lang w:eastAsia="en-AU"/>
        </w:rPr>
        <w:t xml:space="preserve"> was an infection rate</w:t>
      </w:r>
      <w:r w:rsidR="00581519">
        <w:rPr>
          <w:rFonts w:eastAsiaTheme="minorEastAsia"/>
          <w:lang w:eastAsia="en-AU"/>
        </w:rPr>
        <w:t>, defined below,</w:t>
      </w:r>
      <w:r>
        <w:rPr>
          <w:rFonts w:eastAsiaTheme="minorEastAsia"/>
          <w:lang w:eastAsia="en-AU"/>
        </w:rPr>
        <w:t xml:space="preserve"> and </w:t>
      </w:r>
      <m:oMath>
        <m:r>
          <w:rPr>
            <w:rFonts w:ascii="Cambria Math" w:eastAsiaTheme="minorEastAsia" w:hAnsi="Cambria Math"/>
            <w:lang w:eastAsia="en-AU"/>
          </w:rPr>
          <m:t>γ</m:t>
        </m:r>
      </m:oMath>
      <w:r>
        <w:rPr>
          <w:rFonts w:eastAsiaTheme="minorEastAsia"/>
          <w:lang w:eastAsia="en-AU"/>
        </w:rPr>
        <w:t xml:space="preserve"> was a combined treatment and loss parameter.</w:t>
      </w:r>
      <w:r w:rsidR="00503BC9">
        <w:rPr>
          <w:rFonts w:eastAsiaTheme="minorEastAsia"/>
          <w:lang w:eastAsia="en-AU"/>
        </w:rPr>
        <w:t xml:space="preserve"> </w:t>
      </w:r>
      <m:oMath>
        <m:r>
          <w:rPr>
            <w:rFonts w:ascii="Cambria Math" w:eastAsiaTheme="minorEastAsia" w:hAnsi="Cambria Math"/>
            <w:lang w:eastAsia="en-AU"/>
          </w:rPr>
          <m:t>γ</m:t>
        </m:r>
      </m:oMath>
      <w:r w:rsidR="00EB034F">
        <w:rPr>
          <w:rFonts w:eastAsiaTheme="minorEastAsia"/>
          <w:lang w:eastAsia="en-AU"/>
        </w:rPr>
        <w:t xml:space="preserve"> </w:t>
      </w:r>
      <w:proofErr w:type="gramStart"/>
      <w:r w:rsidR="00EB034F">
        <w:rPr>
          <w:rFonts w:eastAsiaTheme="minorEastAsia"/>
          <w:lang w:eastAsia="en-AU"/>
        </w:rPr>
        <w:t>incorporated</w:t>
      </w:r>
      <w:proofErr w:type="gramEnd"/>
      <w:r w:rsidR="00EB034F">
        <w:rPr>
          <w:rFonts w:eastAsiaTheme="minorEastAsia"/>
          <w:lang w:eastAsia="en-AU"/>
        </w:rPr>
        <w:t xml:space="preserve"> infected people receiving treatment </w:t>
      </w:r>
      <w:r w:rsidR="00581519">
        <w:rPr>
          <w:rFonts w:eastAsiaTheme="minorEastAsia"/>
          <w:lang w:eastAsia="en-AU"/>
        </w:rPr>
        <w:t xml:space="preserve">from existing services </w:t>
      </w:r>
      <w:r w:rsidR="00EB034F">
        <w:rPr>
          <w:rFonts w:eastAsiaTheme="minorEastAsia"/>
          <w:lang w:eastAsia="en-AU"/>
        </w:rPr>
        <w:t>at the same constant rate across all populations.</w:t>
      </w:r>
      <w:r w:rsidR="00581519">
        <w:rPr>
          <w:rFonts w:eastAsiaTheme="minorEastAsia"/>
          <w:lang w:eastAsia="en-AU"/>
        </w:rPr>
        <w:t xml:space="preserve"> Note that we ignore any protection provided by treatment from sources other than PPT, so that people become susceptible again immediately.</w:t>
      </w:r>
      <w:r w:rsidR="00EB034F">
        <w:rPr>
          <w:rFonts w:eastAsiaTheme="minorEastAsia"/>
          <w:lang w:eastAsia="en-AU"/>
        </w:rPr>
        <w:t xml:space="preserve"> </w:t>
      </w:r>
      <m:oMath>
        <m:r>
          <w:rPr>
            <w:rFonts w:ascii="Cambria Math" w:eastAsiaTheme="minorEastAsia" w:hAnsi="Cambria Math"/>
            <w:lang w:eastAsia="en-AU"/>
          </w:rPr>
          <m:t>γ</m:t>
        </m:r>
      </m:oMath>
      <w:r w:rsidR="00EB034F">
        <w:rPr>
          <w:rFonts w:eastAsiaTheme="minorEastAsia"/>
          <w:lang w:eastAsia="en-AU"/>
        </w:rPr>
        <w:t xml:space="preserve"> also accounted for the death rate being higher among infected people, and infection levels being lower among new births and children than among the rest of the </w:t>
      </w:r>
      <w:r w:rsidR="00807D11">
        <w:rPr>
          <w:rFonts w:eastAsiaTheme="minorEastAsia"/>
          <w:lang w:eastAsia="en-AU"/>
        </w:rPr>
        <w:t>population</w:t>
      </w:r>
      <w:r w:rsidR="00EB034F">
        <w:rPr>
          <w:rFonts w:eastAsiaTheme="minorEastAsia"/>
          <w:lang w:eastAsia="en-AU"/>
        </w:rPr>
        <w:t xml:space="preserve">. Some UBSTIs cause an increase in mortality, such as syphilis, which if left untreated can develop into </w:t>
      </w:r>
      <w:proofErr w:type="spellStart"/>
      <w:r w:rsidR="00EB034F">
        <w:rPr>
          <w:rFonts w:eastAsiaTheme="minorEastAsia"/>
          <w:lang w:eastAsia="en-AU"/>
        </w:rPr>
        <w:t>neuro</w:t>
      </w:r>
      <w:proofErr w:type="spellEnd"/>
      <w:r w:rsidR="00EB034F">
        <w:rPr>
          <w:rFonts w:eastAsiaTheme="minorEastAsia"/>
          <w:lang w:eastAsia="en-AU"/>
        </w:rPr>
        <w:t>-syphilis, which is often fatal [WR].</w:t>
      </w:r>
      <w:r w:rsidR="00807D11">
        <w:rPr>
          <w:rFonts w:eastAsiaTheme="minorEastAsia"/>
          <w:lang w:eastAsia="en-AU"/>
        </w:rPr>
        <w:t xml:space="preserve"> These infections would cause extra losses among the infected</w:t>
      </w:r>
      <w:r w:rsidR="002217AE">
        <w:rPr>
          <w:rFonts w:eastAsiaTheme="minorEastAsia"/>
          <w:lang w:eastAsia="en-AU"/>
        </w:rPr>
        <w:t xml:space="preserve">. Some of these losses would be replaced by infected people, but mostly they would be replaced by susceptible people, as many parents would seek ante-natal care to prevent passing infections on to their children. Thus, the infected deaths would be replaced mostly by uninfected births, causing </w:t>
      </w:r>
      <m:oMath>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w:r w:rsidR="002217AE">
        <w:rPr>
          <w:rFonts w:eastAsiaTheme="minorEastAsia"/>
          <w:lang w:eastAsia="en-AU"/>
        </w:rPr>
        <w:t xml:space="preserve"> to fall. </w:t>
      </w:r>
      <w:r w:rsidR="00807D11" w:rsidRPr="009B17B5">
        <w:rPr>
          <w:rFonts w:eastAsiaTheme="minorEastAsia"/>
          <w:i/>
          <w:lang w:eastAsia="en-AU"/>
        </w:rPr>
        <w:t>We assumed the number of infected people who did not die in a time period and the number of infected births in that time period were linear functions of the number of infected people, and we ignored the effect of changing population size</w:t>
      </w:r>
      <w:r w:rsidR="00807D11">
        <w:rPr>
          <w:rFonts w:eastAsiaTheme="minorEastAsia"/>
          <w:lang w:eastAsia="en-AU"/>
        </w:rPr>
        <w:t xml:space="preserve">. </w:t>
      </w:r>
      <w:r w:rsidR="003A785B">
        <w:rPr>
          <w:rFonts w:eastAsiaTheme="minorEastAsia"/>
          <w:lang w:eastAsia="en-AU"/>
        </w:rPr>
        <w:t>We ignored the effect of migration in our model.</w:t>
      </w:r>
    </w:p>
    <w:p w:rsidR="00DD73F7" w:rsidRPr="00F93DB0" w:rsidRDefault="00DD73F7" w:rsidP="00DD73F7">
      <w:pPr>
        <w:pStyle w:val="Heading3"/>
      </w:pPr>
      <w:r w:rsidRPr="00F93DB0">
        <w:t>Force of infection equation</w:t>
      </w:r>
    </w:p>
    <w:p w:rsidR="00DD73F7" w:rsidRPr="00F93DB0" w:rsidRDefault="00DD73F7" w:rsidP="00DD73F7">
      <w:pPr>
        <w:rPr>
          <w:rStyle w:val="MTConvertedEquation"/>
          <w:sz w:val="20"/>
          <w:szCs w:val="20"/>
        </w:rPr>
      </w:pPr>
      <w:r w:rsidRPr="00F93DB0">
        <w:t xml:space="preserve">The force of </w:t>
      </w:r>
      <w:proofErr w:type="gramStart"/>
      <w:r w:rsidRPr="00F93DB0">
        <w:t>infection,</w:t>
      </w:r>
      <w:proofErr w:type="gramEnd"/>
      <w:r w:rsidRPr="00F93DB0">
        <w:t xml:space="preserve"> </w:t>
      </w:r>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oMath>
      <w:r w:rsidRPr="00F93DB0">
        <w:rPr>
          <w:rStyle w:val="MTConvertedEquation"/>
          <w:sz w:val="20"/>
          <w:szCs w:val="20"/>
        </w:rPr>
        <w:t xml:space="preserve"> </w:t>
      </w:r>
      <w:r w:rsidR="00B24015">
        <w:rPr>
          <w:rStyle w:val="MTConvertedEquation"/>
          <w:sz w:val="20"/>
          <w:szCs w:val="20"/>
        </w:rPr>
        <w:t>was</w:t>
      </w:r>
      <w:r w:rsidRPr="00F93DB0">
        <w:rPr>
          <w:rStyle w:val="MTConvertedEquation"/>
          <w:sz w:val="20"/>
          <w:szCs w:val="20"/>
        </w:rPr>
        <w:t xml:space="preserve"> defined as follows:</w:t>
      </w:r>
    </w:p>
    <w:p w:rsidR="00DD73F7" w:rsidRDefault="00E93ACC" w:rsidP="00DD73F7">
      <w:pPr>
        <w:rPr>
          <w:rFonts w:eastAsiaTheme="minorEastAsia"/>
        </w:rPr>
      </w:pPr>
      <m:oMathPara>
        <m:oMath>
          <w:bookmarkStart w:id="13"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13"/>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r>
            <w:rPr>
              <w:rFonts w:ascii="Cambria Math" w:eastAsiaTheme="minorEastAsia" w:hAnsi="Cambria Math"/>
            </w:rPr>
            <m:t xml:space="preserve">, </m:t>
          </m:r>
        </m:oMath>
      </m:oMathPara>
    </w:p>
    <w:p w:rsidR="00B24015" w:rsidRPr="00F93DB0" w:rsidRDefault="00B24015" w:rsidP="007036A6">
      <w:proofErr w:type="gramStart"/>
      <w:r>
        <w:rPr>
          <w:rFonts w:eastAsiaTheme="minorEastAsia"/>
        </w:rPr>
        <w:t>where</w:t>
      </w:r>
      <w:proofErr w:type="gramEnd"/>
      <w:r>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t</m:t>
                </m:r>
              </m:sub>
            </m:sSub>
          </m:sup>
        </m:sSup>
      </m:oMath>
      <w:r w:rsidR="00EA5BD2">
        <w:rPr>
          <w:rFonts w:eastAsiaTheme="minorEastAsia"/>
        </w:rPr>
        <w:t xml:space="preserve"> was the average probability that if all of a susceptible FSW’s partners for </w:t>
      </w: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t</m:t>
            </m:r>
          </m:sub>
        </m:sSub>
      </m:oMath>
      <w:r w:rsidR="00EA5BD2">
        <w:rPr>
          <w:rFonts w:eastAsiaTheme="minorEastAsia"/>
        </w:rPr>
        <w:t xml:space="preserve"> years were infected, that FSW would not become infected. </w:t>
      </w:r>
      <w:r w:rsidR="00775B4B">
        <w:rPr>
          <w:rFonts w:eastAsiaTheme="minorEastAsia"/>
        </w:rPr>
        <w:t xml:space="preserve">We fit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775B4B">
        <w:rPr>
          <w:rFonts w:eastAsiaTheme="minorEastAsia"/>
        </w:rPr>
        <w:t xml:space="preserve"> so that the model equilibrium with no PPT is equal to the UBSTI prevalences implied by the HIV model’s USTI prevalences. </w:t>
      </w:r>
      <w:r w:rsidR="00F61F99">
        <w:rPr>
          <w:rFonts w:eastAsiaTheme="minorEastAsia"/>
        </w:rPr>
        <w:t xml:space="preserve">We use a </w:t>
      </w:r>
      <w:r>
        <w:rPr>
          <w:rFonts w:ascii="Cambria Math" w:eastAsiaTheme="minorEastAsia" w:hAnsi="Cambria Math"/>
        </w:rPr>
        <w:br/>
      </w:r>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B24015" w:rsidRPr="00F93DB0" w:rsidRDefault="00E93ACC" w:rsidP="00B24015">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ctrlPr>
                <w:rPr>
                  <w:rFonts w:ascii="Cambria Math" w:hAnsi="Cambria Math"/>
                </w:rPr>
              </m:ctrlPr>
            </m:e>
          </m:d>
        </m:oMath>
      </m:oMathPara>
    </w:p>
    <w:p w:rsidR="00B24015" w:rsidRPr="00F93DB0" w:rsidRDefault="00E93ACC" w:rsidP="00B24015">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d>
            <m:dPr>
              <m:ctrlPr>
                <w:rPr>
                  <w:rFonts w:ascii="Cambria Math" w:hAnsi="Cambria Math"/>
                </w:rPr>
              </m:ctrlPr>
            </m:dPr>
            <m:e>
              <m:r>
                <m:rPr>
                  <m:sty m:val="p"/>
                </m:rPr>
                <w:rPr>
                  <w:rFonts w:ascii="Cambria Math" w:hAnsi="Cambria Math"/>
                </w:rPr>
                <m:t>t</m:t>
              </m:r>
            </m:e>
          </m:d>
          <m:r>
            <w:rPr>
              <w:rFonts w:ascii="Cambria Math" w:hAnsi="Cambria Math"/>
            </w:rPr>
            <m:t>.</m:t>
          </m:r>
        </m:oMath>
      </m:oMathPara>
    </w:p>
    <w:p w:rsidR="00DD73F7" w:rsidRPr="00F93DB0" w:rsidRDefault="00DD73F7" w:rsidP="00DD73F7">
      <w:pPr>
        <w:pStyle w:val="MTDisplayEquation"/>
        <w:rPr>
          <w:rStyle w:val="MTConvertedEquation"/>
        </w:rPr>
      </w:pPr>
      <w:r w:rsidRPr="00F93DB0">
        <w:rPr>
          <w:rStyle w:val="MTConvertedEquation"/>
        </w:rPr>
        <w:lastRenderedPageBreak/>
        <w:t>This contains further parameters, as outlined below:</w:t>
      </w:r>
      <w:r w:rsidR="00B946C0" w:rsidRPr="00B946C0">
        <w:rPr>
          <w:rStyle w:val="MTConvertedEquation"/>
        </w:rPr>
        <w:t xml:space="preserve"> </w:t>
      </w:r>
    </w:p>
    <w:tbl>
      <w:tblPr>
        <w:tblW w:w="0" w:type="auto"/>
        <w:tblLook w:val="04A0"/>
      </w:tblPr>
      <w:tblGrid>
        <w:gridCol w:w="2187"/>
        <w:gridCol w:w="2171"/>
        <w:gridCol w:w="2027"/>
        <w:gridCol w:w="2329"/>
      </w:tblGrid>
      <w:tr w:rsidR="00DD73F7" w:rsidRPr="00F93DB0" w:rsidTr="00DD73F7">
        <w:tc>
          <w:tcPr>
            <w:tcW w:w="2310" w:type="dxa"/>
            <w:vMerge w:val="restart"/>
          </w:tcPr>
          <w:p w:rsidR="00DD73F7" w:rsidRPr="00F93DB0" w:rsidRDefault="00DD73F7" w:rsidP="00DD73F7">
            <w:r w:rsidRPr="00F93DB0">
              <w:t>Sub-population</w:t>
            </w:r>
          </w:p>
        </w:tc>
        <w:tc>
          <w:tcPr>
            <w:tcW w:w="2310" w:type="dxa"/>
          </w:tcPr>
          <w:p w:rsidR="00DD73F7" w:rsidRPr="00F93DB0" w:rsidRDefault="00E93ACC" w:rsidP="00DD73F7">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151" w:type="dxa"/>
          </w:tcPr>
          <w:p w:rsidR="00DD73F7" w:rsidRPr="00F93DB0" w:rsidRDefault="00E93ACC" w:rsidP="00DD73F7">
            <m:oMathPara>
              <m:oMath>
                <m:sSup>
                  <m:sSupPr>
                    <m:ctrlPr>
                      <w:rPr>
                        <w:rFonts w:ascii="Cambria Math" w:hAnsi="Cambria Math"/>
                        <w:i/>
                      </w:rPr>
                    </m:ctrlPr>
                  </m:sSupPr>
                  <m:e>
                    <m:r>
                      <w:rPr>
                        <w:rFonts w:ascii="Cambria Math" w:hAnsi="Cambria Math"/>
                      </w:rPr>
                      <m:t>λ</m:t>
                    </m:r>
                  </m:e>
                  <m:sup>
                    <m:r>
                      <w:rPr>
                        <w:rFonts w:ascii="Cambria Math" w:hAnsi="Cambria Math"/>
                      </w:rPr>
                      <m:t>*</m:t>
                    </m:r>
                  </m:sup>
                </m:sSup>
              </m:oMath>
            </m:oMathPara>
          </w:p>
        </w:tc>
        <w:tc>
          <w:tcPr>
            <w:tcW w:w="2471" w:type="dxa"/>
          </w:tcPr>
          <w:p w:rsidR="00DD73F7" w:rsidRPr="00F93DB0" w:rsidRDefault="00DD73F7" w:rsidP="00DD73F7">
            <m:oMathPara>
              <m:oMath>
                <m:r>
                  <w:rPr>
                    <w:rFonts w:ascii="Cambria Math" w:hAnsi="Cambria Math"/>
                  </w:rPr>
                  <m:t>β</m:t>
                </m:r>
              </m:oMath>
            </m:oMathPara>
          </w:p>
        </w:tc>
      </w:tr>
      <w:tr w:rsidR="00DD73F7" w:rsidRPr="00F93DB0" w:rsidTr="00DD73F7">
        <w:tc>
          <w:tcPr>
            <w:tcW w:w="2310" w:type="dxa"/>
            <w:vMerge/>
          </w:tcPr>
          <w:p w:rsidR="00DD73F7" w:rsidRPr="00F93DB0" w:rsidRDefault="00DD73F7" w:rsidP="00DD73F7"/>
        </w:tc>
        <w:tc>
          <w:tcPr>
            <w:tcW w:w="2310" w:type="dxa"/>
          </w:tcPr>
          <w:p w:rsidR="00DD73F7" w:rsidRPr="00F93DB0" w:rsidRDefault="00DD73F7" w:rsidP="00DD73F7">
            <w:r w:rsidRPr="00F93DB0">
              <w:t>Assumed baseline level of syphilis</w:t>
            </w:r>
          </w:p>
        </w:tc>
        <w:tc>
          <w:tcPr>
            <w:tcW w:w="2151" w:type="dxa"/>
          </w:tcPr>
          <w:p w:rsidR="00DD73F7" w:rsidRPr="00F93DB0" w:rsidRDefault="00DD73F7" w:rsidP="00DD73F7">
            <w:r w:rsidRPr="00F93DB0">
              <w:t>Infection rate</w:t>
            </w:r>
          </w:p>
        </w:tc>
        <w:tc>
          <w:tcPr>
            <w:tcW w:w="2471" w:type="dxa"/>
          </w:tcPr>
          <w:p w:rsidR="00DD73F7" w:rsidRPr="00F93DB0" w:rsidRDefault="00DD73F7" w:rsidP="00DD73F7">
            <w:r w:rsidRPr="00F93DB0">
              <w:t>Infection rate fitted parameter (see below)</w:t>
            </w:r>
          </w:p>
        </w:tc>
      </w:tr>
      <w:tr w:rsidR="00DD73F7" w:rsidRPr="00F93DB0" w:rsidTr="00DD73F7">
        <w:tc>
          <w:tcPr>
            <w:tcW w:w="2310" w:type="dxa"/>
          </w:tcPr>
          <w:p w:rsidR="00DD73F7" w:rsidRPr="00F93DB0" w:rsidRDefault="00DD73F7" w:rsidP="00DD73F7">
            <w:r w:rsidRPr="00F93DB0">
              <w:t>FSW</w:t>
            </w:r>
          </w:p>
        </w:tc>
        <w:tc>
          <w:tcPr>
            <w:tcW w:w="2310" w:type="dxa"/>
            <w:vAlign w:val="bottom"/>
          </w:tcPr>
          <w:p w:rsidR="00DD73F7" w:rsidRPr="00F93DB0" w:rsidRDefault="00DD73F7" w:rsidP="00DD73F7">
            <w:r w:rsidRPr="00F93DB0">
              <w:t>0.0469</w:t>
            </w:r>
          </w:p>
        </w:tc>
        <w:tc>
          <w:tcPr>
            <w:tcW w:w="2151" w:type="dxa"/>
            <w:vAlign w:val="bottom"/>
          </w:tcPr>
          <w:p w:rsidR="00DD73F7" w:rsidRPr="00F93DB0" w:rsidRDefault="00DD73F7" w:rsidP="00DD73F7">
            <w:r w:rsidRPr="00F93DB0">
              <w:t>0.0027</w:t>
            </w:r>
          </w:p>
        </w:tc>
        <w:tc>
          <w:tcPr>
            <w:tcW w:w="2471" w:type="dxa"/>
            <w:vAlign w:val="bottom"/>
          </w:tcPr>
          <w:p w:rsidR="00DD73F7" w:rsidRPr="00F93DB0" w:rsidRDefault="00DD73F7" w:rsidP="00DD73F7">
            <w:r w:rsidRPr="00F93DB0">
              <w:t>-6.954</w:t>
            </w:r>
          </w:p>
        </w:tc>
      </w:tr>
      <w:tr w:rsidR="00DD73F7" w:rsidRPr="00F93DB0" w:rsidTr="00DD73F7">
        <w:tc>
          <w:tcPr>
            <w:tcW w:w="2310" w:type="dxa"/>
          </w:tcPr>
          <w:p w:rsidR="00DD73F7" w:rsidRPr="00F93DB0" w:rsidRDefault="00DD73F7" w:rsidP="00DD73F7">
            <w:r w:rsidRPr="00F93DB0">
              <w:t>General females</w:t>
            </w:r>
          </w:p>
        </w:tc>
        <w:tc>
          <w:tcPr>
            <w:tcW w:w="2310" w:type="dxa"/>
            <w:vAlign w:val="bottom"/>
          </w:tcPr>
          <w:p w:rsidR="00DD73F7" w:rsidRPr="00F93DB0" w:rsidRDefault="00DD73F7" w:rsidP="00DD73F7">
            <w:r w:rsidRPr="00F93DB0">
              <w:t>0.0536</w:t>
            </w:r>
          </w:p>
        </w:tc>
        <w:tc>
          <w:tcPr>
            <w:tcW w:w="2151" w:type="dxa"/>
            <w:vAlign w:val="bottom"/>
          </w:tcPr>
          <w:p w:rsidR="00DD73F7" w:rsidRPr="00F93DB0" w:rsidRDefault="00DD73F7" w:rsidP="00DD73F7">
            <w:r w:rsidRPr="00F93DB0">
              <w:t>0.0006</w:t>
            </w:r>
          </w:p>
        </w:tc>
        <w:tc>
          <w:tcPr>
            <w:tcW w:w="2471" w:type="dxa"/>
            <w:vAlign w:val="bottom"/>
          </w:tcPr>
          <w:p w:rsidR="00DD73F7" w:rsidRPr="00F93DB0" w:rsidRDefault="00DD73F7" w:rsidP="00DD73F7">
            <w:r w:rsidRPr="00F93DB0">
              <w:t>-1.635</w:t>
            </w:r>
          </w:p>
        </w:tc>
      </w:tr>
      <w:tr w:rsidR="00DD73F7" w:rsidRPr="00F93DB0" w:rsidTr="00DD73F7">
        <w:tc>
          <w:tcPr>
            <w:tcW w:w="2310" w:type="dxa"/>
          </w:tcPr>
          <w:p w:rsidR="00DD73F7" w:rsidRPr="00F93DB0" w:rsidRDefault="00DD73F7" w:rsidP="00DD73F7">
            <w:r w:rsidRPr="00F93DB0">
              <w:t>General males</w:t>
            </w:r>
          </w:p>
        </w:tc>
        <w:tc>
          <w:tcPr>
            <w:tcW w:w="2310" w:type="dxa"/>
            <w:vAlign w:val="bottom"/>
          </w:tcPr>
          <w:p w:rsidR="00DD73F7" w:rsidRPr="00F93DB0" w:rsidRDefault="00DD73F7" w:rsidP="00DD73F7">
            <w:r w:rsidRPr="00F93DB0">
              <w:t>0.0603</w:t>
            </w:r>
          </w:p>
        </w:tc>
        <w:tc>
          <w:tcPr>
            <w:tcW w:w="2151" w:type="dxa"/>
            <w:vAlign w:val="bottom"/>
          </w:tcPr>
          <w:p w:rsidR="00DD73F7" w:rsidRPr="00F93DB0" w:rsidRDefault="00DD73F7" w:rsidP="00DD73F7">
            <w:r w:rsidRPr="00F93DB0">
              <w:t>0.0005</w:t>
            </w:r>
          </w:p>
        </w:tc>
        <w:tc>
          <w:tcPr>
            <w:tcW w:w="2471" w:type="dxa"/>
            <w:vAlign w:val="bottom"/>
          </w:tcPr>
          <w:p w:rsidR="00DD73F7" w:rsidRPr="00F93DB0" w:rsidRDefault="00DD73F7" w:rsidP="00DD73F7">
            <w:r w:rsidRPr="00F93DB0">
              <w:t>-0.500</w:t>
            </w:r>
          </w:p>
        </w:tc>
      </w:tr>
      <w:tr w:rsidR="00DD73F7" w:rsidRPr="00F93DB0" w:rsidTr="00DD73F7">
        <w:tc>
          <w:tcPr>
            <w:tcW w:w="2310" w:type="dxa"/>
          </w:tcPr>
          <w:p w:rsidR="00DD73F7" w:rsidRPr="00F93DB0" w:rsidRDefault="00DD73F7" w:rsidP="00DD73F7">
            <w:r w:rsidRPr="00F93DB0">
              <w:t>MSMW</w:t>
            </w:r>
          </w:p>
        </w:tc>
        <w:tc>
          <w:tcPr>
            <w:tcW w:w="2310" w:type="dxa"/>
            <w:vAlign w:val="bottom"/>
          </w:tcPr>
          <w:p w:rsidR="00DD73F7" w:rsidRPr="00F93DB0" w:rsidRDefault="00DD73F7" w:rsidP="00DD73F7">
            <w:r w:rsidRPr="00F93DB0">
              <w:t>0.2144</w:t>
            </w:r>
          </w:p>
        </w:tc>
        <w:tc>
          <w:tcPr>
            <w:tcW w:w="2151" w:type="dxa"/>
            <w:vAlign w:val="bottom"/>
          </w:tcPr>
          <w:p w:rsidR="00DD73F7" w:rsidRPr="00F93DB0" w:rsidRDefault="00DD73F7" w:rsidP="00DD73F7">
            <w:r w:rsidRPr="00F93DB0">
              <w:t>0.0005</w:t>
            </w:r>
          </w:p>
        </w:tc>
        <w:tc>
          <w:tcPr>
            <w:tcW w:w="2471" w:type="dxa"/>
            <w:vAlign w:val="bottom"/>
          </w:tcPr>
          <w:p w:rsidR="00DD73F7" w:rsidRPr="00F93DB0" w:rsidRDefault="00DD73F7" w:rsidP="00DD73F7">
            <w:r w:rsidRPr="00F93DB0">
              <w:t>-0.171</w:t>
            </w:r>
          </w:p>
        </w:tc>
      </w:tr>
    </w:tbl>
    <w:p w:rsidR="00DD73F7" w:rsidRPr="00F93DB0" w:rsidRDefault="00DD73F7" w:rsidP="00DD73F7"/>
    <w:tbl>
      <w:tblPr>
        <w:tblW w:w="0" w:type="auto"/>
        <w:tblInd w:w="959" w:type="dxa"/>
        <w:tblLook w:val="04A0"/>
      </w:tblPr>
      <w:tblGrid>
        <w:gridCol w:w="1316"/>
        <w:gridCol w:w="3356"/>
        <w:gridCol w:w="1589"/>
        <w:gridCol w:w="1494"/>
      </w:tblGrid>
      <w:tr w:rsidR="00DD73F7" w:rsidRPr="00F93DB0" w:rsidTr="00DD73F7">
        <w:tc>
          <w:tcPr>
            <w:tcW w:w="1316" w:type="dxa"/>
          </w:tcPr>
          <w:p w:rsidR="00DD73F7" w:rsidRPr="00F93DB0" w:rsidRDefault="00E93ACC" w:rsidP="00DD73F7">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3356" w:type="dxa"/>
          </w:tcPr>
          <w:p w:rsidR="00DD73F7" w:rsidRPr="00F93DB0" w:rsidRDefault="00DD73F7" w:rsidP="00DD73F7">
            <w:r w:rsidRPr="00F93DB0">
              <w:t>Weight placed on level of infection in general females</w:t>
            </w:r>
          </w:p>
        </w:tc>
        <w:tc>
          <w:tcPr>
            <w:tcW w:w="1589" w:type="dxa"/>
          </w:tcPr>
          <w:p w:rsidR="00DD73F7" w:rsidRPr="00F93DB0" w:rsidRDefault="00DD73F7" w:rsidP="00DD73F7">
            <w:r w:rsidRPr="00F93DB0">
              <w:t>0.62</w:t>
            </w:r>
          </w:p>
        </w:tc>
        <w:tc>
          <w:tcPr>
            <w:tcW w:w="1494" w:type="dxa"/>
          </w:tcPr>
          <w:p w:rsidR="00DD73F7" w:rsidRPr="00F93DB0" w:rsidRDefault="00E93ACC" w:rsidP="005223FF">
            <w:r w:rsidRPr="00F93DB0">
              <w:fldChar w:fldCharType="begin"/>
            </w:r>
            <w:r w:rsidR="00DD73F7"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Pr="00F93DB0">
              <w:fldChar w:fldCharType="separate"/>
            </w:r>
            <w:r w:rsidR="00DD73F7" w:rsidRPr="00F93DB0">
              <w:rPr>
                <w:noProof/>
              </w:rPr>
              <w:t>(</w:t>
            </w:r>
            <w:hyperlink w:anchor="_ENREF_2" w:tooltip="Gray, 2011 #19" w:history="1">
              <w:r w:rsidR="005223FF" w:rsidRPr="00F93DB0">
                <w:rPr>
                  <w:noProof/>
                </w:rPr>
                <w:t>Gray, Murray et al. 2011</w:t>
              </w:r>
            </w:hyperlink>
            <w:r w:rsidR="00DD73F7" w:rsidRPr="00F93DB0">
              <w:rPr>
                <w:noProof/>
              </w:rPr>
              <w:t>)</w:t>
            </w:r>
            <w:r w:rsidRPr="00F93DB0">
              <w:fldChar w:fldCharType="end"/>
            </w:r>
          </w:p>
        </w:tc>
      </w:tr>
      <w:tr w:rsidR="00DD73F7" w:rsidRPr="00F93DB0" w:rsidTr="00DD73F7">
        <w:tc>
          <w:tcPr>
            <w:tcW w:w="1316" w:type="dxa"/>
          </w:tcPr>
          <w:p w:rsidR="00DD73F7" w:rsidRPr="00F93DB0" w:rsidRDefault="00E93ACC" w:rsidP="00DD73F7">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3356" w:type="dxa"/>
          </w:tcPr>
          <w:p w:rsidR="00DD73F7" w:rsidRPr="00F93DB0" w:rsidRDefault="00DD73F7" w:rsidP="00DD73F7">
            <w:r w:rsidRPr="00F93DB0">
              <w:t>Weight placed on level of infection in general males</w:t>
            </w:r>
          </w:p>
        </w:tc>
        <w:tc>
          <w:tcPr>
            <w:tcW w:w="1589" w:type="dxa"/>
          </w:tcPr>
          <w:p w:rsidR="00DD73F7" w:rsidRPr="00F93DB0" w:rsidRDefault="00DD73F7" w:rsidP="00DD73F7">
            <w:r w:rsidRPr="00F93DB0">
              <w:t>0.96</w:t>
            </w:r>
          </w:p>
        </w:tc>
        <w:tc>
          <w:tcPr>
            <w:tcW w:w="1494" w:type="dxa"/>
          </w:tcPr>
          <w:p w:rsidR="00DD73F7" w:rsidRPr="00F93DB0" w:rsidRDefault="00E93ACC" w:rsidP="005223FF">
            <w:r w:rsidRPr="00F93DB0">
              <w:fldChar w:fldCharType="begin"/>
            </w:r>
            <w:r w:rsidR="00DD73F7"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Pr="00F93DB0">
              <w:fldChar w:fldCharType="separate"/>
            </w:r>
            <w:r w:rsidR="00DD73F7" w:rsidRPr="00F93DB0">
              <w:rPr>
                <w:noProof/>
              </w:rPr>
              <w:t>(</w:t>
            </w:r>
            <w:hyperlink w:anchor="_ENREF_2" w:tooltip="Gray, 2011 #19" w:history="1">
              <w:r w:rsidR="005223FF" w:rsidRPr="00F93DB0">
                <w:rPr>
                  <w:noProof/>
                </w:rPr>
                <w:t>Gray, Murray et al. 2011</w:t>
              </w:r>
            </w:hyperlink>
            <w:r w:rsidR="00DD73F7" w:rsidRPr="00F93DB0">
              <w:rPr>
                <w:noProof/>
              </w:rPr>
              <w:t>)</w:t>
            </w:r>
            <w:r w:rsidRPr="00F93DB0">
              <w:fldChar w:fldCharType="end"/>
            </w:r>
          </w:p>
        </w:tc>
      </w:tr>
    </w:tbl>
    <w:p w:rsidR="00DD73F7" w:rsidRDefault="00DD73F7" w:rsidP="00DD73F7">
      <w:pPr>
        <w:pStyle w:val="MTDisplayEquation"/>
      </w:pPr>
      <w:r w:rsidRPr="00F93DB0">
        <w:br/>
        <w:t xml:space="preserv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sidRPr="00F93DB0">
        <w:t xml:space="preserve"> </w:t>
      </w:r>
      <w:proofErr w:type="gramStart"/>
      <w:r w:rsidRPr="00F93DB0">
        <w:t>is</w:t>
      </w:r>
      <w:proofErr w:type="gramEnd"/>
      <w:r w:rsidRPr="00F93DB0">
        <w:t xml:space="preserve"> the CDF of an exponential random variable with rate </w:t>
      </w:r>
      <m:oMath>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sidRPr="00F93DB0">
        <w:t xml:space="preserve">, evaluated a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r w:rsidRPr="00F93DB0">
        <w:t xml:space="preserve">. </w:t>
      </w:r>
    </w:p>
    <w:p w:rsidR="00DD73F7" w:rsidRPr="00F93DB0" w:rsidRDefault="00DD73F7" w:rsidP="00DD73F7">
      <w:pPr>
        <w:pStyle w:val="MTDisplayEquation"/>
        <w:rPr>
          <w:rStyle w:val="MTConvertedEquation"/>
        </w:rPr>
      </w:pPr>
      <w:r w:rsidRPr="00F93DB0">
        <w:rPr>
          <w:rStyle w:val="MTConvertedEquation"/>
        </w:rPr>
        <w:t xml:space="preserve">Our model contained a set of fitted parameters which allowed us to calibrate our model in the baseline case to the levels already in use in the HIV model. No population was undergoing PPT in the baseline case, so every population contains only susceptible and infected members. Thus, we only require four fitted parameters to specify our equilibrium. </w:t>
      </w:r>
    </w:p>
    <w:p w:rsidR="00DD73F7" w:rsidRPr="00F93DB0" w:rsidRDefault="00DD73F7" w:rsidP="00DD73F7"/>
    <w:p w:rsidR="00DD73F7" w:rsidRPr="00F93DB0" w:rsidRDefault="00DD73F7" w:rsidP="00DD73F7">
      <w:r w:rsidRPr="00F93DB0">
        <w:t xml:space="preserve">Note tha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F93DB0">
        <w:t xml:space="preserve"> is much lower than the proportion of females who are general females because each FSW contributes more to each male’s infection probability than each general female contributes. In contras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F93DB0">
        <w:t xml:space="preserve"> is the proportion of males who are general males because general males and MSMW are assumed to contribute equally to each female’s probability of infection. </w:t>
      </w:r>
    </w:p>
    <w:p w:rsidR="00DD73F7" w:rsidRPr="00F93DB0" w:rsidRDefault="00DD73F7" w:rsidP="00DD73F7"/>
    <w:p w:rsidR="00DD73F7" w:rsidRPr="00F93DB0" w:rsidRDefault="00DD73F7" w:rsidP="00DD73F7">
      <w:pPr>
        <w:pStyle w:val="Heading3"/>
        <w:rPr>
          <w:rFonts w:eastAsiaTheme="minorEastAsia"/>
        </w:rPr>
      </w:pPr>
      <w:r w:rsidRPr="00F93DB0">
        <w:rPr>
          <w:rFonts w:eastAsiaTheme="minorEastAsia"/>
        </w:rPr>
        <w:t>Calibration parameters</w:t>
      </w:r>
    </w:p>
    <w:p w:rsidR="00DD73F7" w:rsidRPr="00F93DB0" w:rsidRDefault="00DD73F7" w:rsidP="00DD73F7">
      <w:pPr>
        <w:rPr>
          <w:rFonts w:asciiTheme="majorHAnsi" w:hAnsiTheme="majorHAnsi" w:cstheme="majorBidi"/>
        </w:rPr>
      </w:pPr>
      <w:r w:rsidRPr="00F93DB0">
        <w:rPr>
          <w:rFonts w:asciiTheme="majorHAnsi" w:hAnsiTheme="majorHAnsi" w:cstheme="majorBidi"/>
        </w:rPr>
        <w:t xml:space="preserve">We require our syphilis model to satisfy four equations for the equilibrium level of syphilis in each of the four sub-populations, so that in the baseline scenario, syphilis levels remain at those already selected for the HIV model. We thus include four fitted parameters,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sidRPr="00F93DB0">
        <w:rPr>
          <w:rFonts w:asciiTheme="majorHAnsi" w:hAnsiTheme="majorHAnsi" w:cstheme="majorBidi"/>
        </w:rPr>
        <w:t xml:space="preserve"> </w:t>
      </w:r>
      <w:proofErr w:type="gramStart"/>
      <w:r w:rsidRPr="00F93DB0">
        <w:rPr>
          <w:rFonts w:asciiTheme="majorHAnsi" w:hAnsiTheme="majorHAnsi" w:cstheme="majorBidi"/>
        </w:rPr>
        <w:t xml:space="preserve">and </w:t>
      </w:r>
      <m:oMath>
        <w:proofErr w:type="gramEnd"/>
        <m:sSub>
          <m:sSubPr>
            <m:ctrlPr>
              <w:rPr>
                <w:rFonts w:ascii="Cambria Math" w:hAnsi="Cambria Math"/>
                <w:i/>
              </w:rPr>
            </m:ctrlPr>
          </m:sSubPr>
          <m:e>
            <m:r>
              <w:rPr>
                <w:rFonts w:ascii="Cambria Math" w:hAnsi="Cambria Math"/>
              </w:rPr>
              <m:t>β</m:t>
            </m:r>
          </m:e>
          <m:sub>
            <m:r>
              <w:rPr>
                <w:rFonts w:ascii="Cambria Math" w:hAnsi="Cambria Math"/>
              </w:rPr>
              <m:t>B</m:t>
            </m:r>
          </m:sub>
        </m:sSub>
      </m:oMath>
      <w:r w:rsidRPr="00F93DB0">
        <w:rPr>
          <w:rFonts w:asciiTheme="majorHAnsi" w:hAnsiTheme="majorHAnsi" w:cstheme="majorBidi"/>
        </w:rPr>
        <w:t xml:space="preserve">, which we calculate by solving the four equations for the equilibrium syphilis levels. That is, we find values for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sidRPr="00F93DB0">
        <w:rPr>
          <w:rFonts w:asciiTheme="majorHAnsi" w:hAnsiTheme="majorHAnsi" w:cstheme="majorBid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sidRPr="00F93DB0">
        <w:rPr>
          <w:rFonts w:asciiTheme="majorHAnsi" w:hAnsiTheme="majorHAnsi" w:cstheme="majorBidi"/>
        </w:rPr>
        <w:t xml:space="preserve"> such that </w:t>
      </w:r>
    </w:p>
    <w:p w:rsidR="00DD73F7" w:rsidRPr="00F93DB0" w:rsidRDefault="00E93ACC" w:rsidP="00DD73F7">
      <w:pPr>
        <w:rPr>
          <w:rStyle w:val="MTConvertedEquation"/>
        </w:rPr>
      </w:pPr>
      <m:oMathPara>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F</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M</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B</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Style w:val="MTConvertedEquation"/>
              <w:rFonts w:ascii="Cambria Math" w:hAnsi="Cambria Math"/>
            </w:rPr>
            <m:t>,</m:t>
          </m:r>
        </m:oMath>
      </m:oMathPara>
    </w:p>
    <w:p w:rsidR="00DD73F7" w:rsidRPr="00F93DB0" w:rsidRDefault="00DD73F7" w:rsidP="00DD73F7">
      <w:proofErr w:type="gramStart"/>
      <w:r w:rsidRPr="00F93DB0">
        <w:t>where</w:t>
      </w:r>
      <w:proofErr w:type="gramEnd"/>
      <w:r w:rsidRPr="00F93DB0">
        <w:t xml:space="preserve"> each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rsidRPr="00F93DB0">
        <w:t xml:space="preserve"> is a function of the corresponding </w:t>
      </w:r>
      <m:oMath>
        <m:r>
          <w:rPr>
            <w:rFonts w:ascii="Cambria Math" w:hAnsi="Cambria Math"/>
          </w:rPr>
          <m:t>β</m:t>
        </m:r>
      </m:oMath>
      <w:r w:rsidRPr="00F93DB0">
        <w:t xml:space="preserve">, and on th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rsidRPr="00F93DB0">
        <w:t xml:space="preserve"> values. We perform these steps once for urban populations and again for rural populations in each simulation, but we do not allow for movement between regions in this model. </w:t>
      </w:r>
    </w:p>
    <w:p w:rsidR="00DD73F7" w:rsidRDefault="00DD73F7" w:rsidP="00FB338C">
      <w:pPr>
        <w:rPr>
          <w:rFonts w:eastAsiaTheme="minorEastAsia"/>
          <w:lang w:eastAsia="en-AU"/>
        </w:rPr>
      </w:pPr>
    </w:p>
    <w:p w:rsidR="00DD73F7" w:rsidRPr="00FB338C" w:rsidRDefault="00DD73F7" w:rsidP="00DD73F7">
      <w:pPr>
        <w:pStyle w:val="Heading2"/>
        <w:rPr>
          <w:rFonts w:eastAsiaTheme="minorEastAsia"/>
        </w:rPr>
      </w:pPr>
      <w:r>
        <w:rPr>
          <w:rFonts w:eastAsiaTheme="minorEastAsia"/>
        </w:rPr>
        <w:t>Intervention model</w:t>
      </w:r>
    </w:p>
    <w:p w:rsidR="00585F9F" w:rsidRPr="00F93DB0" w:rsidRDefault="00585F9F" w:rsidP="00585F9F">
      <w:pPr>
        <w:rPr>
          <w:rStyle w:val="MTConvertedEquation"/>
        </w:rPr>
      </w:pPr>
      <w:r w:rsidRPr="00F93DB0">
        <w:t xml:space="preserve">The equations for FSW </w:t>
      </w:r>
      <w:r w:rsidR="009B17B5">
        <w:t xml:space="preserve">receiving treatment </w:t>
      </w:r>
      <w:r w:rsidRPr="00F93DB0">
        <w:t>are:</w:t>
      </w:r>
      <w:r w:rsidRPr="00F93DB0">
        <w:br/>
        <w:t xml:space="preserve"> </w:t>
      </w:r>
      <w:r w:rsidRPr="00F93DB0">
        <w:rPr>
          <w:rStyle w:val="MTConvertedEquation"/>
          <w:rFonts w:ascii="Cambria Math" w:hAnsi="Cambria Math"/>
        </w:rPr>
        <w:br/>
      </w: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m:t>
          </m:r>
          <m:f>
            <m:fPr>
              <m:ctrlPr>
                <w:rPr>
                  <w:rStyle w:val="MTConvertedEquation"/>
                  <w:rFonts w:ascii="Cambria Math" w:hAnsi="Cambria Math"/>
                  <w:i/>
                </w:rPr>
              </m:ctrlPr>
            </m:fPr>
            <m:num>
              <m:r>
                <w:rPr>
                  <w:rStyle w:val="MTConvertedEquation"/>
                  <w:rFonts w:ascii="Cambria Math" w:hAnsi="Cambria Math"/>
                </w:rPr>
                <m:t xml:space="preserve">δ </m:t>
              </m:r>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num>
            <m:den>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den>
          </m:f>
          <m:r>
            <w:rPr>
              <w:rStyle w:val="MTConvertedEquation"/>
              <w:rFonts w:ascii="Cambria Math" w:hAnsi="Cambria Math"/>
            </w:rPr>
            <m:t>+γ</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θ</m:t>
          </m:r>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oMath>
      </m:oMathPara>
    </w:p>
    <w:p w:rsidR="00585F9F" w:rsidRPr="00F93DB0" w:rsidRDefault="00E93ACC"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I</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γ</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m:t>
          </m:r>
          <m:f>
            <m:fPr>
              <m:ctrlPr>
                <w:rPr>
                  <w:rStyle w:val="MTConvertedEquation"/>
                  <w:rFonts w:ascii="Cambria Math" w:hAnsi="Cambria Math"/>
                  <w:i/>
                </w:rPr>
              </m:ctrlPr>
            </m:fPr>
            <m:num>
              <m:r>
                <w:rPr>
                  <w:rStyle w:val="MTConvertedEquation"/>
                  <w:rFonts w:ascii="Cambria Math" w:hAnsi="Cambria Math"/>
                </w:rPr>
                <m:t>δ</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num>
            <m:den>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den>
          </m:f>
        </m:oMath>
      </m:oMathPara>
    </w:p>
    <w:p w:rsidR="00585F9F" w:rsidRDefault="00E93ACC" w:rsidP="00585F9F">
      <w:pPr>
        <w:rPr>
          <w:rStyle w:val="MTConvertedEquation"/>
          <w:rFonts w:eastAsiaTheme="minorEastAsia"/>
        </w:rPr>
      </w:pP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δ-θ</m:t>
          </m:r>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 xml:space="preserve">, </m:t>
          </m:r>
        </m:oMath>
      </m:oMathPara>
    </w:p>
    <w:p w:rsidR="004401C2" w:rsidRDefault="00581519" w:rsidP="00585F9F">
      <w:pPr>
        <w:rPr>
          <w:rStyle w:val="MTConvertedEquation"/>
          <w:rFonts w:eastAsiaTheme="minorEastAsia"/>
        </w:rPr>
      </w:pPr>
      <w:proofErr w:type="gramStart"/>
      <w:r>
        <w:rPr>
          <w:rStyle w:val="MTConvertedEquation"/>
          <w:rFonts w:eastAsiaTheme="minorEastAsia"/>
        </w:rPr>
        <w:t>where</w:t>
      </w:r>
      <w:proofErr w:type="gramEnd"/>
      <w:r>
        <w:rPr>
          <w:rStyle w:val="MTConvertedEquation"/>
          <w:rFonts w:eastAsiaTheme="minorEastAsia"/>
        </w:rPr>
        <w:t xml:space="preserve"> </w:t>
      </w:r>
      <m:oMath>
        <m:r>
          <w:rPr>
            <w:rStyle w:val="MTConvertedEquation"/>
            <w:rFonts w:ascii="Cambria Math" w:eastAsiaTheme="minorEastAsia" w:hAnsi="Cambria Math"/>
          </w:rPr>
          <m:t>δ</m:t>
        </m:r>
      </m:oMath>
      <w:r>
        <w:rPr>
          <w:rStyle w:val="MTConvertedEquation"/>
          <w:rFonts w:eastAsiaTheme="minorEastAsia"/>
        </w:rPr>
        <w:t xml:space="preserve"> is the rate of PPT, and </w:t>
      </w:r>
      <m:oMath>
        <m:f>
          <m:fPr>
            <m:ctrlPr>
              <w:rPr>
                <w:rStyle w:val="MTConvertedEquation"/>
                <w:rFonts w:ascii="Cambria Math" w:eastAsiaTheme="minorEastAsia" w:hAnsi="Cambria Math"/>
                <w:i/>
              </w:rPr>
            </m:ctrlPr>
          </m:fPr>
          <m:num>
            <m:r>
              <w:rPr>
                <w:rStyle w:val="MTConvertedEquation"/>
                <w:rFonts w:ascii="Cambria Math" w:eastAsiaTheme="minorEastAsia" w:hAnsi="Cambria Math"/>
              </w:rPr>
              <m:t>1</m:t>
            </m:r>
          </m:num>
          <m:den>
            <m:r>
              <w:rPr>
                <w:rStyle w:val="MTConvertedEquation"/>
                <w:rFonts w:ascii="Cambria Math" w:eastAsiaTheme="minorEastAsia" w:hAnsi="Cambria Math"/>
              </w:rPr>
              <m:t>θ</m:t>
            </m:r>
          </m:den>
        </m:f>
      </m:oMath>
      <w:r>
        <w:rPr>
          <w:rStyle w:val="MTConvertedEquation"/>
          <w:rFonts w:eastAsiaTheme="minorEastAsia"/>
        </w:rPr>
        <w:t xml:space="preserve"> is the</w:t>
      </w:r>
      <w:r w:rsidR="00DD73F7">
        <w:rPr>
          <w:rStyle w:val="MTConvertedEquation"/>
          <w:rFonts w:eastAsiaTheme="minorEastAsia"/>
        </w:rPr>
        <w:t xml:space="preserve"> expected duration of protection</w:t>
      </w:r>
      <w:r>
        <w:rPr>
          <w:rStyle w:val="MTConvertedEquation"/>
          <w:rFonts w:eastAsiaTheme="minorEastAsia"/>
        </w:rPr>
        <w:t xml:space="preserve">. We assumed that people did not receive PPT while they were still protected by their previous PPT dose, but otherwise assumed that a person receiving treatment would receive </w:t>
      </w:r>
      <w:r w:rsidR="00D22B25">
        <w:rPr>
          <w:rStyle w:val="MTConvertedEquation"/>
          <w:rFonts w:eastAsiaTheme="minorEastAsia"/>
        </w:rPr>
        <w:t xml:space="preserve">treatment after </w:t>
      </w:r>
      <w:r>
        <w:rPr>
          <w:rStyle w:val="MTConvertedEquation"/>
          <w:rFonts w:eastAsiaTheme="minorEastAsia"/>
        </w:rPr>
        <w:t>random</w:t>
      </w:r>
      <w:r w:rsidR="00D22B25">
        <w:rPr>
          <w:rStyle w:val="MTConvertedEquation"/>
          <w:rFonts w:eastAsiaTheme="minorEastAsia"/>
        </w:rPr>
        <w:t xml:space="preserve"> intervals</w:t>
      </w:r>
      <w:r>
        <w:rPr>
          <w:rStyle w:val="MTConvertedEquation"/>
          <w:rFonts w:eastAsiaTheme="minorEastAsia"/>
        </w:rPr>
        <w:t>.</w:t>
      </w:r>
      <w:r w:rsidR="004401C2">
        <w:rPr>
          <w:rStyle w:val="MTConvertedEquation"/>
          <w:rFonts w:eastAsiaTheme="minorEastAsia"/>
        </w:rPr>
        <w:t xml:space="preserve"> We defined </w:t>
      </w:r>
      <m:oMath>
        <m:r>
          <w:rPr>
            <w:rStyle w:val="MTConvertedEquation"/>
            <w:rFonts w:ascii="Cambria Math" w:eastAsiaTheme="minorEastAsia" w:hAnsi="Cambria Math"/>
          </w:rPr>
          <m:t>δ</m:t>
        </m:r>
      </m:oMath>
      <w:r w:rsidR="004401C2">
        <w:rPr>
          <w:rStyle w:val="MTConvertedEquation"/>
          <w:rFonts w:eastAsiaTheme="minorEastAsia"/>
        </w:rPr>
        <w:t xml:space="preserve"> as follows:</w:t>
      </w:r>
    </w:p>
    <w:p w:rsidR="004401C2" w:rsidRDefault="004401C2" w:rsidP="00585F9F">
      <w:pPr>
        <w:rPr>
          <w:rStyle w:val="MTConvertedEquation"/>
          <w:rFonts w:eastAsiaTheme="minorEastAsia"/>
        </w:rPr>
      </w:pPr>
      <m:oMathPara>
        <m:oMath>
          <m:r>
            <w:rPr>
              <w:rStyle w:val="MTConvertedEquation"/>
              <w:rFonts w:ascii="Cambria Math" w:eastAsiaTheme="minorEastAsia" w:hAnsi="Cambria Math"/>
            </w:rPr>
            <m:t>δ=τϵ</m:t>
          </m:r>
          <m:d>
            <m:dPr>
              <m:ctrlPr>
                <w:rPr>
                  <w:rStyle w:val="MTConvertedEquation"/>
                  <w:rFonts w:ascii="Cambria Math" w:eastAsiaTheme="minorEastAsia" w:hAnsi="Cambria Math"/>
                  <w:i/>
                </w:rPr>
              </m:ctrlPr>
            </m:dPr>
            <m:e>
              <m:r>
                <w:rPr>
                  <w:rStyle w:val="MTConvertedEquation"/>
                  <w:rFonts w:ascii="Cambria Math" w:eastAsiaTheme="minorEastAsia" w:hAnsi="Cambria Math"/>
                </w:rPr>
                <m:t>1-</m:t>
              </m:r>
              <m:sSub>
                <m:sSubPr>
                  <m:ctrlPr>
                    <w:rPr>
                      <w:rStyle w:val="MTConvertedEquation"/>
                      <w:rFonts w:ascii="Cambria Math" w:eastAsiaTheme="minorEastAsia" w:hAnsi="Cambria Math"/>
                      <w:i/>
                    </w:rPr>
                  </m:ctrlPr>
                </m:sSubPr>
                <m:e>
                  <m:r>
                    <w:rPr>
                      <w:rStyle w:val="MTConvertedEquation"/>
                      <w:rFonts w:ascii="Cambria Math" w:eastAsiaTheme="minorEastAsia" w:hAnsi="Cambria Math"/>
                    </w:rPr>
                    <m:t>ρ</m:t>
                  </m:r>
                </m:e>
                <m:sub>
                  <m:r>
                    <w:rPr>
                      <w:rStyle w:val="MTConvertedEquation"/>
                      <w:rFonts w:ascii="Cambria Math" w:eastAsiaTheme="minorEastAsia" w:hAnsi="Cambria Math"/>
                    </w:rPr>
                    <m:t>t</m:t>
                  </m:r>
                </m:sub>
              </m:sSub>
            </m:e>
          </m:d>
          <m:r>
            <w:rPr>
              <w:rStyle w:val="MTConvertedEquation"/>
              <w:rFonts w:ascii="Cambria Math" w:eastAsiaTheme="minorEastAsia" w:hAnsi="Cambria Math"/>
            </w:rPr>
            <m:t>ζ,</m:t>
          </m:r>
        </m:oMath>
      </m:oMathPara>
    </w:p>
    <w:p w:rsidR="004401C2" w:rsidRDefault="004401C2" w:rsidP="00585F9F">
      <w:pPr>
        <w:rPr>
          <w:rStyle w:val="MTConvertedEquation"/>
          <w:rFonts w:eastAsiaTheme="minorEastAsia"/>
        </w:rPr>
      </w:pPr>
      <w:proofErr w:type="gramStart"/>
      <w:r>
        <w:rPr>
          <w:rStyle w:val="MTConvertedEquation"/>
          <w:rFonts w:eastAsiaTheme="minorEastAsia"/>
        </w:rPr>
        <w:t>where</w:t>
      </w:r>
      <w:proofErr w:type="gramEnd"/>
      <w:r>
        <w:rPr>
          <w:rStyle w:val="MTConvertedEquation"/>
          <w:rFonts w:eastAsiaTheme="minorEastAsia"/>
        </w:rPr>
        <w:t xml:space="preserve"> </w:t>
      </w:r>
      <m:oMath>
        <m:r>
          <w:rPr>
            <w:rStyle w:val="MTConvertedEquation"/>
            <w:rFonts w:ascii="Cambria Math" w:eastAsiaTheme="minorEastAsia" w:hAnsi="Cambria Math"/>
          </w:rPr>
          <m:t>τ</m:t>
        </m:r>
      </m:oMath>
      <w:r>
        <w:rPr>
          <w:rStyle w:val="MTConvertedEquation"/>
          <w:rFonts w:eastAsiaTheme="minorEastAsia"/>
        </w:rPr>
        <w:t xml:space="preserve"> is the frequency of PPT, </w:t>
      </w:r>
      <m:oMath>
        <m:r>
          <w:rPr>
            <w:rStyle w:val="MTConvertedEquation"/>
            <w:rFonts w:ascii="Cambria Math" w:eastAsiaTheme="minorEastAsia" w:hAnsi="Cambria Math"/>
          </w:rPr>
          <m:t>ϵ</m:t>
        </m:r>
      </m:oMath>
      <w:r>
        <w:rPr>
          <w:rStyle w:val="MTConvertedEquation"/>
          <w:rFonts w:eastAsiaTheme="minorEastAsia"/>
        </w:rPr>
        <w:t xml:space="preserve"> is the effectiveness of PPT, </w:t>
      </w:r>
      <m:oMath>
        <m:sSub>
          <m:sSubPr>
            <m:ctrlPr>
              <w:rPr>
                <w:rStyle w:val="MTConvertedEquation"/>
                <w:rFonts w:ascii="Cambria Math" w:eastAsiaTheme="minorEastAsia" w:hAnsi="Cambria Math"/>
                <w:i/>
              </w:rPr>
            </m:ctrlPr>
          </m:sSubPr>
          <m:e>
            <m:r>
              <w:rPr>
                <w:rStyle w:val="MTConvertedEquation"/>
                <w:rFonts w:ascii="Cambria Math" w:eastAsiaTheme="minorEastAsia" w:hAnsi="Cambria Math"/>
              </w:rPr>
              <m:t>ρ</m:t>
            </m:r>
          </m:e>
          <m:sub>
            <m:r>
              <w:rPr>
                <w:rStyle w:val="MTConvertedEquation"/>
                <w:rFonts w:ascii="Cambria Math" w:eastAsiaTheme="minorEastAsia" w:hAnsi="Cambria Math"/>
              </w:rPr>
              <m:t>t</m:t>
            </m:r>
          </m:sub>
        </m:sSub>
      </m:oMath>
      <w:r>
        <w:rPr>
          <w:rStyle w:val="MTConvertedEquation"/>
          <w:rFonts w:eastAsiaTheme="minorEastAsia"/>
        </w:rPr>
        <w:t xml:space="preserve"> is the resistance to PPT at time </w:t>
      </w:r>
      <m:oMath>
        <m:r>
          <w:rPr>
            <w:rStyle w:val="MTConvertedEquation"/>
            <w:rFonts w:ascii="Cambria Math" w:eastAsiaTheme="minorEastAsia" w:hAnsi="Cambria Math"/>
          </w:rPr>
          <m:t>t</m:t>
        </m:r>
      </m:oMath>
      <w:r>
        <w:rPr>
          <w:rStyle w:val="MTConvertedEquation"/>
          <w:rFonts w:eastAsiaTheme="minorEastAsia"/>
        </w:rPr>
        <w:t xml:space="preserve">, and </w:t>
      </w:r>
      <m:oMath>
        <m:r>
          <w:rPr>
            <w:rStyle w:val="MTConvertedEquation"/>
            <w:rFonts w:ascii="Cambria Math" w:eastAsiaTheme="minorEastAsia" w:hAnsi="Cambria Math"/>
          </w:rPr>
          <m:t>ζ</m:t>
        </m:r>
      </m:oMath>
      <w:r>
        <w:rPr>
          <w:rStyle w:val="MTConvertedEquation"/>
          <w:rFonts w:eastAsiaTheme="minorEastAsia"/>
        </w:rPr>
        <w:t xml:space="preserve"> is the coverage of PPT.</w:t>
      </w:r>
      <w:r w:rsidR="00DD73F7">
        <w:rPr>
          <w:rStyle w:val="MTConvertedEquation"/>
          <w:rFonts w:eastAsiaTheme="minorEastAsia"/>
        </w:rPr>
        <w:t xml:space="preserve"> </w:t>
      </w:r>
    </w:p>
    <w:p w:rsidR="00DD73F7" w:rsidRDefault="00DD73F7" w:rsidP="00585F9F">
      <w:pPr>
        <w:rPr>
          <w:rStyle w:val="MTConvertedEquation"/>
          <w:rFonts w:eastAsiaTheme="minorEastAsia"/>
        </w:rPr>
      </w:pPr>
      <w:r>
        <w:rPr>
          <w:rStyle w:val="MTConvertedEquation"/>
          <w:rFonts w:eastAsiaTheme="minorEastAsia"/>
        </w:rPr>
        <w:t xml:space="preserve">The time between PPT doses is of course unlikely to be random and perfectly </w:t>
      </w:r>
      <w:proofErr w:type="spellStart"/>
      <w:r>
        <w:rPr>
          <w:rStyle w:val="MTConvertedEquation"/>
          <w:rFonts w:eastAsiaTheme="minorEastAsia"/>
        </w:rPr>
        <w:t>memoryless</w:t>
      </w:r>
      <w:proofErr w:type="spellEnd"/>
      <w:r>
        <w:rPr>
          <w:rStyle w:val="MTConvertedEquation"/>
          <w:rFonts w:eastAsiaTheme="minorEastAsia"/>
        </w:rPr>
        <w:t>. People are more likely to visit a PPT clinic if it is a longer time since they last received PPT. However, we assume that recipients are not so much visiting a clinic on a regular basis, as receiving PPT whenever they visit a clinic for other reasons. We felt that people’s</w:t>
      </w:r>
      <w:r w:rsidR="00B24015">
        <w:rPr>
          <w:rStyle w:val="MTConvertedEquation"/>
          <w:rFonts w:eastAsiaTheme="minorEastAsia"/>
        </w:rPr>
        <w:t xml:space="preserve"> </w:t>
      </w:r>
      <w:r>
        <w:rPr>
          <w:rStyle w:val="MTConvertedEquation"/>
          <w:rFonts w:eastAsiaTheme="minorEastAsia"/>
        </w:rPr>
        <w:t>treatment patterns would be more determined by</w:t>
      </w:r>
      <w:r w:rsidR="00B24015">
        <w:rPr>
          <w:rStyle w:val="MTConvertedEquation"/>
          <w:rFonts w:eastAsiaTheme="minorEastAsia"/>
        </w:rPr>
        <w:t xml:space="preserve"> external factors which caused them to visit clinics than by the time since their last dose, and as such we decided to use a </w:t>
      </w:r>
      <w:proofErr w:type="spellStart"/>
      <w:r w:rsidR="00B24015">
        <w:rPr>
          <w:rStyle w:val="MTConvertedEquation"/>
          <w:rFonts w:eastAsiaTheme="minorEastAsia"/>
        </w:rPr>
        <w:t>memoryless</w:t>
      </w:r>
      <w:proofErr w:type="spellEnd"/>
      <w:r w:rsidR="00B24015">
        <w:rPr>
          <w:rStyle w:val="MTConvertedEquation"/>
          <w:rFonts w:eastAsiaTheme="minorEastAsia"/>
        </w:rPr>
        <w:t xml:space="preserve"> model rather than assuming each individual would visit only on predetermined dates. </w:t>
      </w:r>
      <w:r>
        <w:rPr>
          <w:rStyle w:val="MTConvertedEquation"/>
          <w:rFonts w:eastAsiaTheme="minorEastAsia"/>
        </w:rPr>
        <w:t xml:space="preserve"> </w:t>
      </w:r>
    </w:p>
    <w:p w:rsidR="004401C2" w:rsidRDefault="004401C2" w:rsidP="00585F9F">
      <w:pPr>
        <w:rPr>
          <w:rStyle w:val="MTConvertedEquation"/>
          <w:rFonts w:eastAsiaTheme="minorEastAsia"/>
        </w:rPr>
      </w:pPr>
      <w:r>
        <w:rPr>
          <w:rStyle w:val="MTConvertedEquation"/>
          <w:rFonts w:eastAsiaTheme="minorEastAsia"/>
        </w:rPr>
        <w:t xml:space="preserve">We also assumed that people’s PPT-induced protection would last for a random length of time, on average </w:t>
      </w:r>
      <m:oMath>
        <m:r>
          <w:rPr>
            <w:rStyle w:val="MTConvertedEquation"/>
            <w:rFonts w:ascii="Cambria Math" w:eastAsiaTheme="minorEastAsia" w:hAnsi="Cambria Math"/>
          </w:rPr>
          <m:t>θ</m:t>
        </m:r>
      </m:oMath>
      <w:r>
        <w:rPr>
          <w:rStyle w:val="MTConvertedEquation"/>
          <w:rFonts w:eastAsiaTheme="minorEastAsia"/>
        </w:rPr>
        <w:t xml:space="preserve"> days</w:t>
      </w:r>
      <w:r w:rsidR="00DD73F7">
        <w:rPr>
          <w:rStyle w:val="MTConvertedEquation"/>
          <w:rFonts w:eastAsiaTheme="minorEastAsia"/>
        </w:rPr>
        <w:t>.</w:t>
      </w:r>
      <w:r>
        <w:rPr>
          <w:rStyle w:val="MTConvertedEquation"/>
          <w:rFonts w:eastAsiaTheme="minorEastAsia"/>
        </w:rPr>
        <w:t xml:space="preserve"> </w:t>
      </w:r>
    </w:p>
    <w:p w:rsidR="00585F9F" w:rsidRPr="00F93DB0" w:rsidRDefault="00585F9F" w:rsidP="00585F9F">
      <w:pPr>
        <w:pStyle w:val="MTDisplayEquation"/>
        <w:rPr>
          <w:rStyle w:val="MTConvertedEquation"/>
        </w:rPr>
      </w:pPr>
    </w:p>
    <w:p w:rsidR="005473FC" w:rsidRPr="00F93DB0" w:rsidRDefault="00585F9F" w:rsidP="00585F9F">
      <w:pPr>
        <w:pStyle w:val="Heading2"/>
        <w:rPr>
          <w:rFonts w:eastAsiaTheme="minorEastAsia"/>
        </w:rPr>
      </w:pPr>
      <w:commentRangeStart w:id="14"/>
      <w:commentRangeStart w:id="15"/>
      <w:r w:rsidRPr="00F93DB0">
        <w:rPr>
          <w:rFonts w:eastAsiaTheme="minorEastAsia"/>
        </w:rPr>
        <w:lastRenderedPageBreak/>
        <w:t>Results</w:t>
      </w:r>
      <w:commentRangeEnd w:id="14"/>
      <w:commentRangeEnd w:id="15"/>
      <w:r w:rsidRPr="00F93DB0">
        <w:rPr>
          <w:rStyle w:val="CommentReference"/>
          <w:rFonts w:asciiTheme="minorHAnsi" w:eastAsiaTheme="minorHAnsi" w:hAnsiTheme="minorHAnsi" w:cstheme="minorBidi"/>
          <w:b w:val="0"/>
          <w:bCs w:val="0"/>
          <w:color w:val="auto"/>
        </w:rPr>
        <w:commentReference w:id="14"/>
      </w:r>
    </w:p>
    <w:p w:rsidR="005473FC" w:rsidRPr="00F93DB0" w:rsidRDefault="00585F9F" w:rsidP="005473FC">
      <w:pPr>
        <w:rPr>
          <w:rFonts w:eastAsiaTheme="minorEastAsia"/>
        </w:rPr>
      </w:pPr>
      <w:r w:rsidRPr="00F93DB0">
        <w:rPr>
          <w:rStyle w:val="CommentReference"/>
          <w:b/>
          <w:bCs/>
        </w:rPr>
        <w:commentReference w:id="15"/>
      </w:r>
      <w:r w:rsidR="005473FC" w:rsidRPr="00F93DB0">
        <w:rPr>
          <w:rFonts w:eastAsiaTheme="minorEastAsia"/>
        </w:rPr>
        <w:t xml:space="preserve">Figure 1 shows that the projected impact of our default intervention (75% of FSW reached every 6 months) has a significant impact on HIV incidence. </w:t>
      </w:r>
      <w:r w:rsidR="006D38BE" w:rsidRPr="00F93DB0">
        <w:rPr>
          <w:rFonts w:eastAsiaTheme="minorEastAsia"/>
        </w:rPr>
        <w:t xml:space="preserve">Increasing coverage or proportion of the population reached increases the effect size. </w:t>
      </w:r>
    </w:p>
    <w:p w:rsidR="00E729AB" w:rsidRPr="00F93DB0" w:rsidRDefault="007D2798" w:rsidP="005473FC">
      <w:pPr>
        <w:pStyle w:val="Caption"/>
        <w:rPr>
          <w:lang w:val="en-AU"/>
        </w:rPr>
      </w:pPr>
      <w:r w:rsidRPr="00F93DB0">
        <w:rPr>
          <w:rFonts w:eastAsiaTheme="minorEastAsia"/>
          <w:noProof/>
          <w:lang w:val="en-AU" w:eastAsia="en-AU"/>
        </w:rPr>
        <w:drawing>
          <wp:inline distT="0" distB="0" distL="0" distR="0">
            <wp:extent cx="3228975" cy="2421729"/>
            <wp:effectExtent l="19050" t="0" r="9525" b="0"/>
            <wp:docPr id="4" name="Picture 3" descr="prevu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s.png"/>
                    <pic:cNvPicPr/>
                  </pic:nvPicPr>
                  <pic:blipFill>
                    <a:blip r:embed="rId8" cstate="print"/>
                    <a:stretch>
                      <a:fillRect/>
                    </a:stretch>
                  </pic:blipFill>
                  <pic:spPr>
                    <a:xfrm>
                      <a:off x="0" y="0"/>
                      <a:ext cx="3228958" cy="2421716"/>
                    </a:xfrm>
                    <a:prstGeom prst="rect">
                      <a:avLst/>
                    </a:prstGeom>
                  </pic:spPr>
                </pic:pic>
              </a:graphicData>
            </a:graphic>
          </wp:inline>
        </w:drawing>
      </w:r>
      <w:r w:rsidR="00E729AB" w:rsidRPr="00F93DB0">
        <w:rPr>
          <w:rFonts w:eastAsiaTheme="minorEastAsia"/>
          <w:noProof/>
          <w:lang w:val="en-AU" w:eastAsia="en-AU"/>
        </w:rPr>
        <w:drawing>
          <wp:inline distT="0" distB="0" distL="0" distR="0">
            <wp:extent cx="3327401" cy="2495550"/>
            <wp:effectExtent l="19050" t="0" r="6349" b="0"/>
            <wp:docPr id="2" name="Picture 0" descr="prevu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all.png"/>
                    <pic:cNvPicPr/>
                  </pic:nvPicPr>
                  <pic:blipFill>
                    <a:blip r:embed="rId9" cstate="print"/>
                    <a:stretch>
                      <a:fillRect/>
                    </a:stretch>
                  </pic:blipFill>
                  <pic:spPr>
                    <a:xfrm>
                      <a:off x="0" y="0"/>
                      <a:ext cx="3327382" cy="2495535"/>
                    </a:xfrm>
                    <a:prstGeom prst="rect">
                      <a:avLst/>
                    </a:prstGeom>
                  </pic:spPr>
                </pic:pic>
              </a:graphicData>
            </a:graphic>
          </wp:inline>
        </w:drawing>
      </w:r>
      <w:r w:rsidR="009E0F91" w:rsidRPr="00F93DB0">
        <w:rPr>
          <w:noProof/>
          <w:lang w:val="en-AU" w:eastAsia="en-AU"/>
        </w:rPr>
        <w:drawing>
          <wp:inline distT="0" distB="0" distL="0" distR="0">
            <wp:extent cx="3035302" cy="2276475"/>
            <wp:effectExtent l="19050" t="0" r="0" b="0"/>
            <wp:docPr id="5" name="Picture 4" descr="prevhiv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hivall.png"/>
                    <pic:cNvPicPr/>
                  </pic:nvPicPr>
                  <pic:blipFill>
                    <a:blip r:embed="rId10" cstate="print"/>
                    <a:stretch>
                      <a:fillRect/>
                    </a:stretch>
                  </pic:blipFill>
                  <pic:spPr>
                    <a:xfrm>
                      <a:off x="0" y="0"/>
                      <a:ext cx="3035284" cy="2276461"/>
                    </a:xfrm>
                    <a:prstGeom prst="rect">
                      <a:avLst/>
                    </a:prstGeom>
                  </pic:spPr>
                </pic:pic>
              </a:graphicData>
            </a:graphic>
          </wp:inline>
        </w:drawing>
      </w:r>
    </w:p>
    <w:p w:rsidR="00585F9F" w:rsidRPr="00F93DB0" w:rsidRDefault="005473FC" w:rsidP="005473FC">
      <w:pPr>
        <w:pStyle w:val="Caption"/>
        <w:rPr>
          <w:rFonts w:eastAsiaTheme="minorEastAsia"/>
          <w:lang w:val="en-AU"/>
        </w:rPr>
      </w:pPr>
      <w:r w:rsidRPr="00F93DB0">
        <w:rPr>
          <w:lang w:val="en-AU"/>
        </w:rPr>
        <w:t xml:space="preserve">Figure </w:t>
      </w:r>
      <w:r w:rsidR="00E93ACC" w:rsidRPr="00F93DB0">
        <w:rPr>
          <w:lang w:val="en-AU"/>
        </w:rPr>
        <w:fldChar w:fldCharType="begin"/>
      </w:r>
      <w:r w:rsidR="00994DD9" w:rsidRPr="00F93DB0">
        <w:rPr>
          <w:lang w:val="en-AU"/>
        </w:rPr>
        <w:instrText xml:space="preserve"> SEQ Figure \* ARABIC </w:instrText>
      </w:r>
      <w:r w:rsidR="00E93ACC" w:rsidRPr="00F93DB0">
        <w:rPr>
          <w:lang w:val="en-AU"/>
        </w:rPr>
        <w:fldChar w:fldCharType="separate"/>
      </w:r>
      <w:r w:rsidRPr="00F93DB0">
        <w:rPr>
          <w:noProof/>
          <w:lang w:val="en-AU"/>
        </w:rPr>
        <w:t>1</w:t>
      </w:r>
      <w:r w:rsidR="00E93ACC" w:rsidRPr="00F93DB0">
        <w:rPr>
          <w:lang w:val="en-AU"/>
        </w:rPr>
        <w:fldChar w:fldCharType="end"/>
      </w:r>
      <w:r w:rsidRPr="00F93DB0">
        <w:rPr>
          <w:lang w:val="en-AU"/>
        </w:rPr>
        <w:t xml:space="preserve">: Projected impact of </w:t>
      </w:r>
      <w:r w:rsidR="009E0F91" w:rsidRPr="00F93DB0">
        <w:rPr>
          <w:lang w:val="en-AU"/>
        </w:rPr>
        <w:t>PPT on (a) prevalence of UBSTIs among FSW (b) prevalence of UBSTIs among whole population (c) incidence of HIV among whole population</w:t>
      </w:r>
    </w:p>
    <w:p w:rsidR="005223FF" w:rsidRDefault="005223FF" w:rsidP="005223FF">
      <w:pPr>
        <w:pStyle w:val="Heading2"/>
      </w:pPr>
      <w:r w:rsidRPr="00F93DB0">
        <w:lastRenderedPageBreak/>
        <w:t>Alternative interventions</w:t>
      </w:r>
    </w:p>
    <w:p w:rsidR="00C34A1D" w:rsidRPr="00C34A1D" w:rsidRDefault="00C34A1D" w:rsidP="00C34A1D">
      <w:pPr>
        <w:pStyle w:val="Heading4"/>
        <w:rPr>
          <w:lang w:eastAsia="en-AU"/>
        </w:rPr>
      </w:pPr>
      <w:r>
        <w:rPr>
          <w:lang w:eastAsia="en-AU"/>
        </w:rPr>
        <w:t>Whole gender</w:t>
      </w:r>
    </w:p>
    <w:p w:rsidR="003045EC" w:rsidRDefault="003045EC" w:rsidP="003045EC">
      <w:pPr>
        <w:rPr>
          <w:lang w:eastAsia="en-AU"/>
        </w:rPr>
      </w:pPr>
      <w:r>
        <w:rPr>
          <w:lang w:eastAsia="en-AU"/>
        </w:rPr>
        <w:t>Under our assumptions, there are approximately 57,000 FSW in PNG, and 3.5 million males, 3.6 million females and 150,000 MSMW. As such, it is far cheaper to reach 75% of FSWs than to reach 2% of females</w:t>
      </w:r>
      <w:r w:rsidR="006B06EC">
        <w:rPr>
          <w:lang w:eastAsia="en-AU"/>
        </w:rPr>
        <w:t>, in terms of drug supplies alone</w:t>
      </w:r>
      <w:r>
        <w:rPr>
          <w:lang w:eastAsia="en-AU"/>
        </w:rPr>
        <w:t xml:space="preserve">.  </w:t>
      </w:r>
      <w:r w:rsidR="006B06EC">
        <w:rPr>
          <w:lang w:eastAsia="en-AU"/>
        </w:rPr>
        <w:t xml:space="preserve">However, it may be preferred for an intervention to target all women, rather than just FSW. </w:t>
      </w:r>
    </w:p>
    <w:p w:rsidR="00C34A1D" w:rsidRDefault="00C34A1D" w:rsidP="00C34A1D">
      <w:pPr>
        <w:pStyle w:val="Heading4"/>
        <w:rPr>
          <w:lang w:eastAsia="en-AU"/>
        </w:rPr>
      </w:pPr>
      <w:r>
        <w:rPr>
          <w:lang w:eastAsia="en-AU"/>
        </w:rPr>
        <w:t>Whole population</w:t>
      </w:r>
    </w:p>
    <w:p w:rsidR="000B0DCB" w:rsidRDefault="000B0DCB" w:rsidP="000B0DCB">
      <w:pPr>
        <w:pStyle w:val="Heading3"/>
      </w:pPr>
      <w:r>
        <w:t>Results</w:t>
      </w:r>
    </w:p>
    <w:p w:rsidR="000B0DCB" w:rsidRDefault="00C34A1D" w:rsidP="00C34A1D">
      <w:pPr>
        <w:pStyle w:val="ListParagraph"/>
        <w:numPr>
          <w:ilvl w:val="0"/>
          <w:numId w:val="4"/>
        </w:numPr>
        <w:rPr>
          <w:lang w:eastAsia="en-AU"/>
        </w:rPr>
      </w:pPr>
      <w:r>
        <w:rPr>
          <w:lang w:eastAsia="en-AU"/>
        </w:rPr>
        <w:t>Forest of curves (whole population)?</w:t>
      </w:r>
    </w:p>
    <w:p w:rsidR="00C34A1D" w:rsidRDefault="00C34A1D" w:rsidP="00C34A1D">
      <w:pPr>
        <w:pStyle w:val="ListParagraph"/>
        <w:numPr>
          <w:ilvl w:val="0"/>
          <w:numId w:val="4"/>
        </w:numPr>
        <w:rPr>
          <w:lang w:eastAsia="en-AU"/>
        </w:rPr>
      </w:pPr>
      <w:r>
        <w:rPr>
          <w:lang w:eastAsia="en-AU"/>
        </w:rPr>
        <w:t>Bar plots?</w:t>
      </w:r>
    </w:p>
    <w:p w:rsidR="00D06EEA" w:rsidRDefault="00D06EEA" w:rsidP="000B0DCB">
      <w:pPr>
        <w:rPr>
          <w:lang w:eastAsia="en-AU"/>
        </w:rPr>
      </w:pPr>
    </w:p>
    <w:p w:rsidR="00D06EEA" w:rsidRPr="00D06EEA" w:rsidRDefault="00D06EEA" w:rsidP="00D06EEA">
      <w:pPr>
        <w:rPr>
          <w:lang w:val="en-US" w:eastAsia="en-AU"/>
        </w:rPr>
      </w:pPr>
    </w:p>
    <w:p w:rsidR="009E0F91" w:rsidRPr="00F93DB0" w:rsidRDefault="009E0F91" w:rsidP="000B0DCB">
      <w:pPr>
        <w:pStyle w:val="Heading2"/>
      </w:pPr>
      <w:r w:rsidRPr="00F93DB0">
        <w:t>Sensitivity</w:t>
      </w:r>
    </w:p>
    <w:p w:rsidR="009E0F91" w:rsidRPr="00F93DB0" w:rsidRDefault="0023013F" w:rsidP="009E0F91">
      <w:pPr>
        <w:rPr>
          <w:lang w:eastAsia="en-AU"/>
        </w:rPr>
      </w:pPr>
      <w:r w:rsidRPr="00F93DB0">
        <w:rPr>
          <w:lang w:eastAsia="en-AU"/>
        </w:rPr>
        <w:t>T</w:t>
      </w:r>
      <w:r w:rsidR="009E0F91" w:rsidRPr="00F93DB0">
        <w:rPr>
          <w:lang w:eastAsia="en-AU"/>
        </w:rPr>
        <w:t xml:space="preserve">he </w:t>
      </w:r>
      <w:r w:rsidRPr="00F93DB0">
        <w:rPr>
          <w:lang w:eastAsia="en-AU"/>
        </w:rPr>
        <w:t xml:space="preserve">effect on HIV incidence </w:t>
      </w:r>
      <w:r w:rsidR="009E0F91" w:rsidRPr="00F93DB0">
        <w:rPr>
          <w:lang w:eastAsia="en-AU"/>
        </w:rPr>
        <w:t>is most sensitive</w:t>
      </w:r>
      <w:r w:rsidRPr="00F93DB0">
        <w:rPr>
          <w:lang w:eastAsia="en-AU"/>
        </w:rPr>
        <w:t xml:space="preserve"> to the parameters \psi and \gamma</w:t>
      </w:r>
      <w:r w:rsidR="009E0F91" w:rsidRPr="00F93DB0">
        <w:rPr>
          <w:lang w:eastAsia="en-AU"/>
        </w:rPr>
        <w:t>.</w:t>
      </w:r>
      <w:r w:rsidR="00DA724C" w:rsidRPr="00F93DB0">
        <w:rPr>
          <w:lang w:eastAsia="en-AU"/>
        </w:rPr>
        <w:t xml:space="preserve"> When \psi increases by 10%,</w:t>
      </w:r>
      <w:r w:rsidR="002D2481" w:rsidRPr="00F93DB0">
        <w:rPr>
          <w:lang w:eastAsia="en-AU"/>
        </w:rPr>
        <w:t xml:space="preserve"> as can be seen in Supplementary Figure _, the projected impact on HIV incidence</w:t>
      </w:r>
      <w:r w:rsidR="0034066A" w:rsidRPr="00F93DB0">
        <w:rPr>
          <w:lang w:eastAsia="en-AU"/>
        </w:rPr>
        <w:t xml:space="preserve"> falls by 20%</w:t>
      </w:r>
      <w:r w:rsidR="00506B2A" w:rsidRPr="00F93DB0">
        <w:rPr>
          <w:lang w:eastAsia="en-AU"/>
        </w:rPr>
        <w:t>. When \gamma decreases by</w:t>
      </w:r>
      <w:r w:rsidR="00DA724C" w:rsidRPr="00F93DB0">
        <w:rPr>
          <w:lang w:eastAsia="en-AU"/>
        </w:rPr>
        <w:t xml:space="preserve"> </w:t>
      </w:r>
      <w:r w:rsidR="002D2481" w:rsidRPr="00F93DB0">
        <w:rPr>
          <w:lang w:eastAsia="en-AU"/>
        </w:rPr>
        <w:t xml:space="preserve">10%, the projected impact </w:t>
      </w:r>
      <w:r w:rsidR="00C55934" w:rsidRPr="00F93DB0">
        <w:rPr>
          <w:lang w:eastAsia="en-AU"/>
        </w:rPr>
        <w:t>falls</w:t>
      </w:r>
      <w:r w:rsidR="002D0EF1" w:rsidRPr="00F93DB0">
        <w:rPr>
          <w:lang w:eastAsia="en-AU"/>
        </w:rPr>
        <w:t xml:space="preserve"> by</w:t>
      </w:r>
      <w:r w:rsidR="00C55934" w:rsidRPr="00F93DB0">
        <w:rPr>
          <w:lang w:eastAsia="en-AU"/>
        </w:rPr>
        <w:t xml:space="preserve"> between 1.5</w:t>
      </w:r>
      <w:r w:rsidR="002D2481" w:rsidRPr="00F93DB0">
        <w:rPr>
          <w:lang w:eastAsia="en-AU"/>
        </w:rPr>
        <w:t xml:space="preserve">% and </w:t>
      </w:r>
      <w:r w:rsidR="00C55934" w:rsidRPr="00F93DB0">
        <w:rPr>
          <w:lang w:eastAsia="en-AU"/>
        </w:rPr>
        <w:t>3</w:t>
      </w:r>
      <w:r w:rsidR="002D2481" w:rsidRPr="00F93DB0">
        <w:rPr>
          <w:lang w:eastAsia="en-AU"/>
        </w:rPr>
        <w:t xml:space="preserve">%, falling more in the scenarios with </w:t>
      </w:r>
      <w:r w:rsidR="00C55934" w:rsidRPr="00F93DB0">
        <w:rPr>
          <w:lang w:eastAsia="en-AU"/>
        </w:rPr>
        <w:t>larger</w:t>
      </w:r>
      <w:r w:rsidR="002D2481" w:rsidRPr="00F93DB0">
        <w:rPr>
          <w:lang w:eastAsia="en-AU"/>
        </w:rPr>
        <w:t xml:space="preserve"> impact size. </w:t>
      </w:r>
      <w:r w:rsidR="009E0F91" w:rsidRPr="00F93DB0">
        <w:rPr>
          <w:lang w:eastAsia="en-AU"/>
        </w:rPr>
        <w:t xml:space="preserve">All parameters with a smaller effect size are </w:t>
      </w:r>
      <w:r w:rsidR="00506B2A" w:rsidRPr="00F93DB0">
        <w:rPr>
          <w:lang w:eastAsia="en-AU"/>
        </w:rPr>
        <w:t>shown in Supplementary Figure _</w:t>
      </w:r>
      <w:r w:rsidR="009E0F91" w:rsidRPr="00F93DB0">
        <w:rPr>
          <w:lang w:eastAsia="en-AU"/>
        </w:rPr>
        <w:t xml:space="preserve">.  </w:t>
      </w:r>
    </w:p>
    <w:p w:rsidR="001128AD" w:rsidRPr="00F93DB0" w:rsidRDefault="001128AD" w:rsidP="00506B2A">
      <w:pPr>
        <w:rPr>
          <w:lang w:eastAsia="en-AU"/>
        </w:rPr>
      </w:pPr>
    </w:p>
    <w:p w:rsidR="00585F9F" w:rsidRPr="00F93DB0" w:rsidRDefault="00501FFA" w:rsidP="00501FFA">
      <w:pPr>
        <w:pStyle w:val="Heading1"/>
        <w:rPr>
          <w:rFonts w:eastAsiaTheme="minorEastAsia"/>
          <w:lang w:val="en-AU"/>
        </w:rPr>
      </w:pPr>
      <w:r w:rsidRPr="00F93DB0">
        <w:rPr>
          <w:rFonts w:eastAsiaTheme="minorEastAsia"/>
          <w:lang w:val="en-AU"/>
        </w:rPr>
        <w:t>Discussion</w:t>
      </w:r>
    </w:p>
    <w:p w:rsidR="00BB6091" w:rsidRPr="00F93DB0" w:rsidRDefault="00F44BB4" w:rsidP="00501FFA">
      <w:r w:rsidRPr="00F93DB0">
        <w:t>In this paper, we consider</w:t>
      </w:r>
      <w:r w:rsidR="00D65B43">
        <w:t>ed</w:t>
      </w:r>
      <w:r w:rsidRPr="00F93DB0">
        <w:t xml:space="preserve"> the impact of several possible PPT interventions </w:t>
      </w:r>
      <w:r w:rsidR="00BB6091" w:rsidRPr="00F93DB0">
        <w:t>am</w:t>
      </w:r>
      <w:r w:rsidR="00D65B43">
        <w:t>ong FSW in PNG. Our analysis had</w:t>
      </w:r>
      <w:r w:rsidR="00BB6091" w:rsidRPr="00F93DB0">
        <w:t xml:space="preserve"> several limitations.</w:t>
      </w:r>
      <w:r w:rsidR="00D65B43">
        <w:t xml:space="preserve"> Our model omitted</w:t>
      </w:r>
      <w:r w:rsidR="00DA1754">
        <w:t xml:space="preserve"> much information about the disease progression for UBSTIs, and </w:t>
      </w:r>
      <w:r w:rsidR="00EB1845">
        <w:t xml:space="preserve">the </w:t>
      </w:r>
      <w:r w:rsidR="00DA1754">
        <w:t xml:space="preserve">treatment programs.  </w:t>
      </w:r>
      <w:r w:rsidR="00EB1845">
        <w:t xml:space="preserve">It </w:t>
      </w:r>
      <w:r w:rsidR="00D65B43">
        <w:t xml:space="preserve">did </w:t>
      </w:r>
      <w:r w:rsidR="00EB1845">
        <w:t xml:space="preserve">not include demographic data, such as: population size change; migration, births or deaths; women starting or stopping sex work; or interactions between partners of different ages, and age differences in treatment.  </w:t>
      </w:r>
      <w:r w:rsidR="00802AAA">
        <w:t>Our model does not account for high-risk transient workers such as miners</w:t>
      </w:r>
      <w:r w:rsidR="00A23BF1">
        <w:t>, transport workers or soldiers.</w:t>
      </w:r>
      <w:r w:rsidR="00802AAA">
        <w:t xml:space="preserve"> </w:t>
      </w:r>
      <w:r w:rsidR="00EB1845">
        <w:t>We</w:t>
      </w:r>
      <w:r w:rsidR="00D65B43">
        <w:t xml:space="preserve"> </w:t>
      </w:r>
      <w:r w:rsidR="001A0FF0">
        <w:t xml:space="preserve">did not distinguish between FSW clients and non-clients, and we assumed homogenous mixing. </w:t>
      </w:r>
      <w:r w:rsidR="00B919B1">
        <w:t xml:space="preserve">We ignored the effects of HIV on USTI disease progression. We did not to explore the effect of reducing USTI levels on the impact projections. Our model is also not stochastic, so it is unclear how much the results of an intervention would be random. </w:t>
      </w:r>
      <w:r w:rsidR="00D6537E">
        <w:t xml:space="preserve">We were unable to find reliable data for change in USTI prevalences over time, so we fitted our model assuming they had remained constant and were in equilibrium. </w:t>
      </w:r>
    </w:p>
    <w:p w:rsidR="00F44BB4" w:rsidRPr="00F93DB0" w:rsidRDefault="00BB6091" w:rsidP="00BB6091">
      <w:pPr>
        <w:pStyle w:val="ListParagraph"/>
        <w:numPr>
          <w:ilvl w:val="0"/>
          <w:numId w:val="1"/>
        </w:numPr>
      </w:pPr>
      <w:r w:rsidRPr="00F93DB0">
        <w:t xml:space="preserve">No migration, </w:t>
      </w:r>
      <w:r w:rsidR="00BB33B0" w:rsidRPr="00F93DB0">
        <w:t>FSW stop/start</w:t>
      </w:r>
      <w:r w:rsidRPr="00F93DB0">
        <w:t>, etc.</w:t>
      </w:r>
    </w:p>
    <w:p w:rsidR="00BB6091" w:rsidRPr="00F93DB0" w:rsidRDefault="00BB6091" w:rsidP="00BB6091">
      <w:pPr>
        <w:pStyle w:val="ListParagraph"/>
        <w:numPr>
          <w:ilvl w:val="0"/>
          <w:numId w:val="1"/>
        </w:numPr>
      </w:pPr>
      <w:r w:rsidRPr="00F93DB0">
        <w:t>Homogenous mixing</w:t>
      </w:r>
    </w:p>
    <w:p w:rsidR="00506B2A" w:rsidRPr="00F93DB0" w:rsidRDefault="00506B2A" w:rsidP="00506B2A">
      <w:pPr>
        <w:pStyle w:val="ListParagraph"/>
        <w:numPr>
          <w:ilvl w:val="1"/>
          <w:numId w:val="1"/>
        </w:numPr>
      </w:pPr>
      <w:r w:rsidRPr="00F93DB0">
        <w:t xml:space="preserve">Mitigated by the fact we are considering FSW, rather than the general population. Since each FSW is already assumed to have a large number of sex </w:t>
      </w:r>
      <w:r w:rsidRPr="00F93DB0">
        <w:lastRenderedPageBreak/>
        <w:t xml:space="preserve">partners, it is essentially impossible for any individual to exceed our estimates by an extreme factor. </w:t>
      </w:r>
    </w:p>
    <w:p w:rsidR="00BB6091" w:rsidRPr="00F93DB0" w:rsidRDefault="00BB6091" w:rsidP="00BB6091">
      <w:pPr>
        <w:pStyle w:val="ListParagraph"/>
        <w:numPr>
          <w:ilvl w:val="0"/>
          <w:numId w:val="1"/>
        </w:numPr>
      </w:pPr>
      <w:r w:rsidRPr="00F93DB0">
        <w:t>Separate HIV and UBSTI models</w:t>
      </w:r>
    </w:p>
    <w:p w:rsidR="00BB6091" w:rsidRPr="00F93DB0" w:rsidRDefault="00BB6091" w:rsidP="00BB6091">
      <w:pPr>
        <w:pStyle w:val="ListParagraph"/>
        <w:numPr>
          <w:ilvl w:val="0"/>
          <w:numId w:val="1"/>
        </w:numPr>
      </w:pPr>
      <w:r w:rsidRPr="00F93DB0">
        <w:t>Do not consider details of UBSTI disease progression</w:t>
      </w:r>
    </w:p>
    <w:p w:rsidR="00BB6091" w:rsidRPr="00F93DB0" w:rsidRDefault="00BB6091" w:rsidP="00BB6091">
      <w:pPr>
        <w:pStyle w:val="ListParagraph"/>
        <w:numPr>
          <w:ilvl w:val="0"/>
          <w:numId w:val="1"/>
        </w:numPr>
      </w:pPr>
      <w:r w:rsidRPr="00F93DB0">
        <w:t>Not stochastic</w:t>
      </w:r>
    </w:p>
    <w:p w:rsidR="00BB33B0" w:rsidRPr="00F93DB0" w:rsidRDefault="00BB33B0" w:rsidP="00BB6091">
      <w:pPr>
        <w:pStyle w:val="ListParagraph"/>
        <w:numPr>
          <w:ilvl w:val="0"/>
          <w:numId w:val="1"/>
        </w:numPr>
      </w:pPr>
      <w:r w:rsidRPr="00F93DB0">
        <w:t xml:space="preserve">Critical dependency on total STI levels (can model additive STIs using </w:t>
      </w:r>
      <w:proofErr w:type="spellStart"/>
      <w:r w:rsidRPr="00F93DB0">
        <w:t>phi+psi</w:t>
      </w:r>
      <w:proofErr w:type="spellEnd"/>
      <w:r w:rsidRPr="00F93DB0">
        <w:t>=1?)</w:t>
      </w:r>
    </w:p>
    <w:p w:rsidR="00E1116F" w:rsidRPr="00F93DB0" w:rsidRDefault="00252E35" w:rsidP="00E1116F">
      <w:pPr>
        <w:pStyle w:val="ListParagraph"/>
        <w:numPr>
          <w:ilvl w:val="1"/>
          <w:numId w:val="1"/>
        </w:numPr>
        <w:rPr>
          <w:i/>
        </w:rPr>
      </w:pPr>
      <w:r w:rsidRPr="00F93DB0">
        <w:t>The HIV model we used was designed without any explicitly fitted parameters, which are necessary for us to perform a reasonable sensitivity analysis on the overall USTI levels. Varying these parameters cause</w:t>
      </w:r>
      <w:r w:rsidR="00193E20" w:rsidRPr="00F93DB0">
        <w:t>d</w:t>
      </w:r>
      <w:r w:rsidRPr="00F93DB0">
        <w:t xml:space="preserve"> the HIV model to return HIV levels </w:t>
      </w:r>
      <w:r w:rsidR="00193E20" w:rsidRPr="00F93DB0">
        <w:t xml:space="preserve">which were unrealistic. Our model did allow us to change the proportion of the USTIs which are UBSTIs, so that we could observe the sensitivity of the impact on UBSTI prevalence to the initial UBSTI levels, but we cannot then convert this impact into an impact on HIV incidence, </w:t>
      </w:r>
      <w:r w:rsidR="00193E20" w:rsidRPr="00F93DB0">
        <w:rPr>
          <w:i/>
        </w:rPr>
        <w:t xml:space="preserve">because a decrease in UBSTI incidence not matched by an increase in UVSTI incidence would decrease how much of </w:t>
      </w:r>
      <w:proofErr w:type="gramStart"/>
      <w:r w:rsidR="00193E20" w:rsidRPr="00F93DB0">
        <w:rPr>
          <w:i/>
        </w:rPr>
        <w:t>the  ?</w:t>
      </w:r>
      <w:proofErr w:type="gramEnd"/>
    </w:p>
    <w:p w:rsidR="00193E20" w:rsidRPr="00F93DB0" w:rsidRDefault="00193E20" w:rsidP="00E1116F">
      <w:pPr>
        <w:pStyle w:val="ListParagraph"/>
        <w:numPr>
          <w:ilvl w:val="1"/>
          <w:numId w:val="1"/>
        </w:numPr>
        <w:rPr>
          <w:i/>
        </w:rPr>
      </w:pPr>
    </w:p>
    <w:p w:rsidR="00BB6091" w:rsidRPr="00F93DB0" w:rsidRDefault="00BB33B0" w:rsidP="00BB6091">
      <w:pPr>
        <w:pStyle w:val="ListParagraph"/>
        <w:numPr>
          <w:ilvl w:val="0"/>
          <w:numId w:val="1"/>
        </w:numPr>
      </w:pPr>
      <w:r w:rsidRPr="00F93DB0">
        <w:t xml:space="preserve">No data on change in STI prevalence over time </w:t>
      </w:r>
    </w:p>
    <w:p w:rsidR="00501FFA" w:rsidRPr="00F93DB0" w:rsidRDefault="00F44BB4" w:rsidP="00501FFA">
      <w:r w:rsidRPr="00F93DB0">
        <w:t xml:space="preserve">These results suggest it </w:t>
      </w:r>
      <w:r w:rsidR="00501FFA" w:rsidRPr="00F93DB0">
        <w:t xml:space="preserve">is reasonably hard to achieve a significant decrease in HIV incidence using PPT. </w:t>
      </w:r>
      <w:r w:rsidR="00D76648" w:rsidRPr="00F93DB0">
        <w:t xml:space="preserve">This effect takes a moderately long time to develop. </w:t>
      </w:r>
      <w:r w:rsidR="00501FFA" w:rsidRPr="00F93DB0">
        <w:t xml:space="preserve">In particular, reducing HIV at a population level depends on most FSW participating in the intervention. </w:t>
      </w:r>
      <w:r w:rsidR="00E1116F" w:rsidRPr="00F93DB0">
        <w:t>_Parameters</w:t>
      </w:r>
    </w:p>
    <w:p w:rsidR="00EE2932" w:rsidRPr="00F93DB0" w:rsidRDefault="00EE2932" w:rsidP="00501FFA">
      <w:r w:rsidRPr="00F93DB0">
        <w:t>The model is not very sensitive to the duration of protection granted by PPT. Protection from infection only affects the model in terms of the fraction of a year for which an FSW is protected.</w:t>
      </w:r>
      <w:r w:rsidR="00B07240" w:rsidRPr="00F93DB0">
        <w:t xml:space="preserve"> In the case with four visits a year and duration of protection of 3 days, an FSW only spends 0.03 of a year protected by PPT. This then decreases the prevalence of UBSTIs among FSW only by the expected time an initially susceptible FSW would spend infected in 0.03 of a year. </w:t>
      </w:r>
    </w:p>
    <w:p w:rsidR="00D6537E" w:rsidRDefault="002D0EF1" w:rsidP="00501FFA">
      <w:r w:rsidRPr="00F93DB0">
        <w:t xml:space="preserve">It is worth noting that the model is not very sensitive to the level of \phi. As Supplementary Figure 4 shows, </w:t>
      </w:r>
      <w:r w:rsidR="0034066A" w:rsidRPr="00F93DB0">
        <w:t xml:space="preserve">decreasing </w:t>
      </w:r>
      <w:r w:rsidRPr="00F93DB0">
        <w:t xml:space="preserve">\phi </w:t>
      </w:r>
      <w:r w:rsidR="0034066A" w:rsidRPr="00F93DB0">
        <w:t xml:space="preserve">by 10% only decreases the effect size by at most 1.6%, when the effect size is smallest. </w:t>
      </w:r>
      <w:r w:rsidR="00DA1754">
        <w:t>This</w:t>
      </w:r>
      <w:r w:rsidR="00DA1754" w:rsidRPr="00F93DB0">
        <w:t xml:space="preserve"> </w:t>
      </w:r>
      <w:r w:rsidR="00DA1754">
        <w:t xml:space="preserve">suggests </w:t>
      </w:r>
      <w:r w:rsidR="00DA1754" w:rsidRPr="00F93DB0">
        <w:t>that our results are not very sensitive to the</w:t>
      </w:r>
      <w:r w:rsidR="00DA1754">
        <w:t xml:space="preserve"> baseline equilibrium level of UBSTIs</w:t>
      </w:r>
      <w:r w:rsidR="00D6537E">
        <w:t>, as a fraction of total USTIs</w:t>
      </w:r>
      <w:r w:rsidR="00DA1754" w:rsidRPr="00F93DB0">
        <w:t>.</w:t>
      </w:r>
      <w:r w:rsidR="00D6537E">
        <w:t xml:space="preserve"> </w:t>
      </w:r>
    </w:p>
    <w:p w:rsidR="00D06EEA" w:rsidRDefault="00D06EEA" w:rsidP="00501FFA">
      <w:r>
        <w:t xml:space="preserve">\gamma has the effect in this model of accelerating or decelerating the changes caused by PPT. </w:t>
      </w:r>
      <w:r w:rsidR="00844833">
        <w:t xml:space="preserve">We have assumed the UBSTI we are treating remains infectious for its entire lifetime, which we have assumed is on average one year. </w:t>
      </w:r>
    </w:p>
    <w:p w:rsidR="00BB6091" w:rsidRDefault="00D6537E" w:rsidP="00501FFA">
      <w:r>
        <w:t>Our model does not allow us to test for sensitivity to changes in the total level of USTIs. Increasing USTI levels would have the same impact on the UBSTI model that increasing the UBSTI</w:t>
      </w:r>
      <w:proofErr w:type="gramStart"/>
      <w:r>
        <w:t>:USTI</w:t>
      </w:r>
      <w:proofErr w:type="gramEnd"/>
      <w:r>
        <w:t xml:space="preserve"> ratio would have, but </w:t>
      </w:r>
      <w:r w:rsidR="00802AAA">
        <w:t xml:space="preserve">varying </w:t>
      </w:r>
      <w:r>
        <w:t>the</w:t>
      </w:r>
      <w:r w:rsidR="00802AAA">
        <w:t xml:space="preserve"> baseline level of USTIs in our HIV model upset the calibration of HIV levels to actual data, and there was no designated method of fixing this. We can assume that lowering the baseline USTI levels would lower the extent to which HIV levels depended on USTI levels, and thus reduce the impact predictions, but we cannot say by how much. </w:t>
      </w:r>
    </w:p>
    <w:p w:rsidR="00B7253C" w:rsidRPr="00F93DB0" w:rsidRDefault="00B7253C" w:rsidP="00501FFA">
      <w:r>
        <w:lastRenderedPageBreak/>
        <w:t xml:space="preserve">We have shown that </w:t>
      </w:r>
    </w:p>
    <w:p w:rsidR="00BB6091" w:rsidRPr="00F93DB0" w:rsidRDefault="00BB6091" w:rsidP="00501FFA">
      <w:r w:rsidRPr="00F93DB0">
        <w:t>Extensions</w:t>
      </w:r>
      <w:r w:rsidR="00FF1000" w:rsidRPr="00F93DB0">
        <w:t xml:space="preserve"> and further study</w:t>
      </w:r>
    </w:p>
    <w:p w:rsidR="00BB6091" w:rsidRPr="00F93DB0" w:rsidRDefault="00BB6091" w:rsidP="00BB6091">
      <w:pPr>
        <w:pStyle w:val="ListParagraph"/>
        <w:numPr>
          <w:ilvl w:val="0"/>
          <w:numId w:val="2"/>
        </w:numPr>
      </w:pPr>
      <w:r w:rsidRPr="00F93DB0">
        <w:t>Resistance – model two diseases</w:t>
      </w:r>
    </w:p>
    <w:p w:rsidR="00BB6091" w:rsidRPr="00F93DB0" w:rsidRDefault="00BB6091" w:rsidP="00BB6091">
      <w:pPr>
        <w:pStyle w:val="ListParagraph"/>
        <w:numPr>
          <w:ilvl w:val="0"/>
          <w:numId w:val="2"/>
        </w:numPr>
      </w:pPr>
      <w:r w:rsidRPr="00F93DB0">
        <w:t xml:space="preserve">Death and migration </w:t>
      </w:r>
    </w:p>
    <w:p w:rsidR="00BB6091" w:rsidRPr="00F93DB0" w:rsidRDefault="00BB6091" w:rsidP="00BB6091">
      <w:pPr>
        <w:pStyle w:val="ListParagraph"/>
        <w:numPr>
          <w:ilvl w:val="0"/>
          <w:numId w:val="2"/>
        </w:numPr>
      </w:pPr>
      <w:r w:rsidRPr="00F93DB0">
        <w:t>Bridging populations</w:t>
      </w:r>
    </w:p>
    <w:p w:rsidR="00BB6091" w:rsidRPr="00F93DB0" w:rsidRDefault="00BB6091" w:rsidP="00BB6091">
      <w:pPr>
        <w:pStyle w:val="ListParagraph"/>
        <w:numPr>
          <w:ilvl w:val="0"/>
          <w:numId w:val="2"/>
        </w:numPr>
      </w:pPr>
      <w:r w:rsidRPr="00F93DB0">
        <w:t>Divide into specific diseases</w:t>
      </w:r>
    </w:p>
    <w:p w:rsidR="00FF1000" w:rsidRPr="00F93DB0" w:rsidRDefault="00FF1000" w:rsidP="00BB6091">
      <w:pPr>
        <w:pStyle w:val="ListParagraph"/>
        <w:numPr>
          <w:ilvl w:val="0"/>
          <w:numId w:val="2"/>
        </w:numPr>
      </w:pPr>
      <w:r w:rsidRPr="00F93DB0">
        <w:t>More research into MSMW demography so that interventions can target MSMW</w:t>
      </w:r>
    </w:p>
    <w:p w:rsidR="0048791D" w:rsidRPr="00F93DB0" w:rsidRDefault="0048791D" w:rsidP="0048791D">
      <w:pPr>
        <w:pStyle w:val="ListParagraph"/>
        <w:numPr>
          <w:ilvl w:val="1"/>
          <w:numId w:val="2"/>
        </w:numPr>
      </w:pPr>
      <w:r w:rsidRPr="00F93DB0">
        <w:t xml:space="preserve">More research into MSMW demography would allow future </w:t>
      </w:r>
      <w:r w:rsidR="00F93DB0" w:rsidRPr="00F93DB0">
        <w:t>modelling</w:t>
      </w:r>
      <w:r w:rsidRPr="00F93DB0">
        <w:t xml:space="preserve"> work to consider the impact of </w:t>
      </w:r>
      <w:proofErr w:type="gramStart"/>
      <w:r w:rsidRPr="00F93DB0">
        <w:t>The</w:t>
      </w:r>
      <w:proofErr w:type="gramEnd"/>
      <w:r w:rsidRPr="00F93DB0">
        <w:t xml:space="preserve"> model suggests that MSMW could be the target of a second intervention. </w:t>
      </w:r>
    </w:p>
    <w:p w:rsidR="00585F9F" w:rsidRPr="00F93DB0" w:rsidRDefault="00585F9F" w:rsidP="00585F9F">
      <w:pPr>
        <w:pStyle w:val="Heading3"/>
        <w:rPr>
          <w:rFonts w:eastAsiaTheme="minorEastAsia"/>
        </w:rPr>
      </w:pPr>
      <w:r w:rsidRPr="00F93DB0">
        <w:rPr>
          <w:rFonts w:eastAsiaTheme="minorEastAsia"/>
        </w:rPr>
        <w:br w:type="page"/>
      </w:r>
    </w:p>
    <w:p w:rsidR="00585F9F" w:rsidRPr="00F93DB0" w:rsidRDefault="00585F9F" w:rsidP="00585F9F">
      <w:pPr>
        <w:pStyle w:val="Heading3"/>
        <w:rPr>
          <w:rStyle w:val="MTConvertedEquation"/>
          <w:rFonts w:eastAsiaTheme="minorEastAsia"/>
        </w:rPr>
      </w:pPr>
      <w:r w:rsidRPr="00F93DB0">
        <w:rPr>
          <w:rStyle w:val="MTConvertedEquation"/>
          <w:rFonts w:eastAsiaTheme="minorEastAsia"/>
        </w:rPr>
        <w:lastRenderedPageBreak/>
        <w:t>Description of the parameters in the table</w:t>
      </w:r>
    </w:p>
    <w:tbl>
      <w:tblPr>
        <w:tblW w:w="0" w:type="auto"/>
        <w:jc w:val="center"/>
        <w:tblLook w:val="04A0"/>
      </w:tblPr>
      <w:tblGrid>
        <w:gridCol w:w="2410"/>
        <w:gridCol w:w="4138"/>
        <w:gridCol w:w="1064"/>
      </w:tblGrid>
      <w:tr w:rsidR="00585F9F" w:rsidRPr="00F93DB0" w:rsidTr="00037D6F">
        <w:trPr>
          <w:jc w:val="center"/>
        </w:trPr>
        <w:tc>
          <w:tcPr>
            <w:tcW w:w="2410" w:type="dxa"/>
          </w:tcPr>
          <w:p w:rsidR="00585F9F" w:rsidRPr="00F93DB0" w:rsidRDefault="00585F9F" w:rsidP="00037D6F">
            <w:pPr>
              <w:pStyle w:val="MTDisplayEquation"/>
              <w:rPr>
                <w:rStyle w:val="MTConvertedEquation"/>
              </w:rPr>
            </w:pPr>
            <w:r w:rsidRPr="00F93DB0">
              <w:rPr>
                <w:rStyle w:val="MTConvertedEquation"/>
              </w:rPr>
              <w:t>Probability of state change  (m1)</w:t>
            </w:r>
          </w:p>
        </w:tc>
        <w:tc>
          <w:tcPr>
            <w:tcW w:w="4138" w:type="dxa"/>
          </w:tcPr>
          <w:p w:rsidR="00585F9F" w:rsidRPr="00F93DB0" w:rsidRDefault="00585F9F" w:rsidP="00037D6F">
            <w:pPr>
              <w:pStyle w:val="MTDisplayEquation"/>
              <w:rPr>
                <w:rStyle w:val="MTConvertedEquation"/>
              </w:rPr>
            </w:pPr>
            <w:r w:rsidRPr="00F93DB0">
              <w:rPr>
                <w:rStyle w:val="MTConvertedEquation"/>
              </w:rPr>
              <w:t>Description</w:t>
            </w:r>
          </w:p>
        </w:tc>
        <w:tc>
          <w:tcPr>
            <w:tcW w:w="1064" w:type="dxa"/>
          </w:tcPr>
          <w:p w:rsidR="00585F9F" w:rsidRPr="00F93DB0" w:rsidRDefault="00585F9F" w:rsidP="00037D6F">
            <w:pPr>
              <w:pStyle w:val="MTDisplayEquation"/>
              <w:rPr>
                <w:rStyle w:val="MTConvertedEquation"/>
              </w:rPr>
            </w:pPr>
            <w:r w:rsidRPr="00F93DB0">
              <w:rPr>
                <w:rStyle w:val="MTConvertedEquation"/>
              </w:rPr>
              <w:t>Footnote</w:t>
            </w:r>
          </w:p>
        </w:tc>
      </w:tr>
      <w:tr w:rsidR="00585F9F" w:rsidRPr="00F93DB0" w:rsidTr="00037D6F">
        <w:trPr>
          <w:jc w:val="center"/>
        </w:trPr>
        <w:tc>
          <w:tcPr>
            <w:tcW w:w="2410" w:type="dxa"/>
          </w:tcPr>
          <w:p w:rsidR="00585F9F" w:rsidRPr="00F93DB0" w:rsidRDefault="00E93ACC"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Infection rate</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1</w:t>
            </w:r>
          </w:p>
        </w:tc>
      </w:tr>
      <w:tr w:rsidR="00585F9F" w:rsidRPr="00F93DB0" w:rsidTr="00037D6F">
        <w:trPr>
          <w:jc w:val="center"/>
        </w:trPr>
        <w:tc>
          <w:tcPr>
            <w:tcW w:w="2410" w:type="dxa"/>
          </w:tcPr>
          <w:p w:rsidR="00585F9F" w:rsidRPr="00F93DB0" w:rsidRDefault="00585F9F" w:rsidP="00037D6F">
            <w:pPr>
              <w:pStyle w:val="MTDisplayEquation"/>
              <w:rPr>
                <w:rStyle w:val="MTConvertedEquation"/>
              </w:rPr>
            </w:pPr>
            <m:oMathPara>
              <m:oMath>
                <m:r>
                  <w:rPr>
                    <w:rStyle w:val="MTConvertedEquation"/>
                    <w:rFonts w:ascii="Cambria Math" w:hAnsi="Cambria Math"/>
                  </w:rPr>
                  <m:t>γ</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Existing treatment and loss rate</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2</w:t>
            </w:r>
          </w:p>
        </w:tc>
      </w:tr>
      <w:tr w:rsidR="00585F9F" w:rsidRPr="00F93DB0" w:rsidTr="00037D6F">
        <w:trPr>
          <w:jc w:val="center"/>
        </w:trPr>
        <w:tc>
          <w:tcPr>
            <w:tcW w:w="2410" w:type="dxa"/>
          </w:tcPr>
          <w:p w:rsidR="00585F9F" w:rsidRPr="00F93DB0" w:rsidRDefault="00E93ACC"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PPT rate for susceptible</w:t>
            </w:r>
          </w:p>
        </w:tc>
        <w:tc>
          <w:tcPr>
            <w:tcW w:w="1064" w:type="dxa"/>
          </w:tcPr>
          <w:p w:rsidR="00585F9F" w:rsidRPr="00F93DB0" w:rsidRDefault="00585F9F" w:rsidP="00037D6F">
            <w:pPr>
              <w:pStyle w:val="MTDisplayEquation"/>
              <w:rPr>
                <w:rFonts w:ascii="Cambria" w:eastAsia="Cambria" w:hAnsi="Cambria" w:cs="Times New Roman"/>
              </w:rPr>
            </w:pPr>
            <w:r w:rsidRPr="00F93DB0">
              <w:rPr>
                <w:rFonts w:ascii="Cambria" w:eastAsia="Cambria" w:hAnsi="Cambria" w:cs="Times New Roman"/>
              </w:rPr>
              <w:t>m3</w:t>
            </w:r>
          </w:p>
        </w:tc>
      </w:tr>
      <w:tr w:rsidR="00585F9F" w:rsidRPr="00F93DB0" w:rsidTr="00037D6F">
        <w:trPr>
          <w:jc w:val="center"/>
        </w:trPr>
        <w:tc>
          <w:tcPr>
            <w:tcW w:w="2410" w:type="dxa"/>
          </w:tcPr>
          <w:p w:rsidR="00585F9F" w:rsidRPr="00F93DB0" w:rsidRDefault="00E93ACC"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PPT rate for infected</w:t>
            </w:r>
          </w:p>
        </w:tc>
        <w:tc>
          <w:tcPr>
            <w:tcW w:w="1064" w:type="dxa"/>
          </w:tcPr>
          <w:p w:rsidR="00585F9F" w:rsidRPr="00F93DB0" w:rsidRDefault="00585F9F" w:rsidP="00037D6F">
            <w:pPr>
              <w:pStyle w:val="MTDisplayEquation"/>
              <w:rPr>
                <w:rFonts w:ascii="Cambria" w:eastAsia="Cambria" w:hAnsi="Cambria" w:cs="Times New Roman"/>
              </w:rPr>
            </w:pPr>
            <w:r w:rsidRPr="00F93DB0">
              <w:rPr>
                <w:rFonts w:ascii="Cambria" w:eastAsia="Cambria" w:hAnsi="Cambria" w:cs="Times New Roman"/>
              </w:rPr>
              <w:t>m4</w:t>
            </w:r>
          </w:p>
        </w:tc>
      </w:tr>
      <w:tr w:rsidR="00585F9F" w:rsidRPr="00F93DB0" w:rsidTr="00037D6F">
        <w:trPr>
          <w:jc w:val="center"/>
        </w:trPr>
        <w:tc>
          <w:tcPr>
            <w:tcW w:w="2410" w:type="dxa"/>
          </w:tcPr>
          <w:p w:rsidR="00585F9F" w:rsidRPr="00F93DB0" w:rsidRDefault="00E93ACC"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Move off PPT, then remain susceptible for one period</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5</w:t>
            </w:r>
          </w:p>
        </w:tc>
      </w:tr>
      <w:tr w:rsidR="00585F9F" w:rsidRPr="00F93DB0" w:rsidTr="00037D6F">
        <w:trPr>
          <w:jc w:val="center"/>
        </w:trPr>
        <w:tc>
          <w:tcPr>
            <w:tcW w:w="2410" w:type="dxa"/>
          </w:tcPr>
          <w:p w:rsidR="00585F9F" w:rsidRPr="00F93DB0" w:rsidRDefault="00585F9F" w:rsidP="00037D6F">
            <w:pPr>
              <w:pStyle w:val="MTDisplayEquation"/>
              <w:rPr>
                <w:rStyle w:val="MTConvertedEquation"/>
              </w:rPr>
            </w:pPr>
            <m:oMathPara>
              <m:oMath>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Move off PPT,  then become infected in the same period</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6</w:t>
            </w:r>
          </w:p>
        </w:tc>
      </w:tr>
      <w:tr w:rsidR="007848D5" w:rsidRPr="00F93DB0" w:rsidTr="00037D6F">
        <w:trPr>
          <w:jc w:val="center"/>
        </w:trPr>
        <w:tc>
          <w:tcPr>
            <w:tcW w:w="2410" w:type="dxa"/>
          </w:tcPr>
          <w:p w:rsidR="007848D5" w:rsidRPr="00F93DB0" w:rsidRDefault="007848D5" w:rsidP="00BE4175">
            <w:pPr>
              <w:rPr>
                <w:rStyle w:val="MTConvertedEquation"/>
                <w:sz w:val="20"/>
                <w:szCs w:val="20"/>
              </w:rPr>
            </w:pPr>
            <m:oMathPara>
              <m:oMath>
                <m:r>
                  <m:rPr>
                    <m:sty m:val="p"/>
                  </m:rPr>
                  <w:rPr>
                    <w:rStyle w:val="MTConvertedEquation"/>
                    <w:rFonts w:ascii="Cambria Math" w:hAnsi="Cambria Math"/>
                    <w:sz w:val="20"/>
                    <w:szCs w:val="20"/>
                  </w:rPr>
                  <m:t>Θ</m:t>
                </m:r>
              </m:oMath>
            </m:oMathPara>
          </w:p>
        </w:tc>
        <w:tc>
          <w:tcPr>
            <w:tcW w:w="4138" w:type="dxa"/>
          </w:tcPr>
          <w:p w:rsidR="007848D5" w:rsidRPr="00F93DB0" w:rsidRDefault="007848D5" w:rsidP="007848D5">
            <w:pPr>
              <w:rPr>
                <w:sz w:val="20"/>
                <w:szCs w:val="20"/>
              </w:rPr>
            </w:pPr>
            <w:r w:rsidRPr="00F93DB0">
              <w:rPr>
                <w:sz w:val="20"/>
                <w:szCs w:val="20"/>
              </w:rPr>
              <w:t xml:space="preserve">Recovery rate </w:t>
            </w:r>
          </w:p>
        </w:tc>
        <w:tc>
          <w:tcPr>
            <w:tcW w:w="1064" w:type="dxa"/>
          </w:tcPr>
          <w:p w:rsidR="007848D5" w:rsidRPr="00F93DB0" w:rsidRDefault="007848D5" w:rsidP="00BE4175">
            <w:pPr>
              <w:rPr>
                <w:sz w:val="20"/>
                <w:szCs w:val="20"/>
              </w:rPr>
            </w:pPr>
          </w:p>
        </w:tc>
      </w:tr>
      <w:tr w:rsidR="007848D5" w:rsidRPr="00F93DB0" w:rsidTr="00037D6F">
        <w:tblPrEx>
          <w:tblLook w:val="0000"/>
        </w:tblPrEx>
        <w:trPr>
          <w:trHeight w:val="231"/>
          <w:jc w:val="center"/>
        </w:trPr>
        <w:tc>
          <w:tcPr>
            <w:tcW w:w="7612" w:type="dxa"/>
            <w:gridSpan w:val="3"/>
          </w:tcPr>
          <w:p w:rsidR="007848D5" w:rsidRPr="00F93DB0" w:rsidRDefault="007848D5" w:rsidP="00037D6F">
            <w:pPr>
              <w:pStyle w:val="MTDisplayEquation"/>
              <w:rPr>
                <w:rStyle w:val="MTConvertedEquation"/>
                <w:sz w:val="20"/>
                <w:szCs w:val="20"/>
              </w:rPr>
            </w:pPr>
            <w:r w:rsidRPr="00F93DB0">
              <w:rPr>
                <w:sz w:val="20"/>
                <w:szCs w:val="20"/>
              </w:rPr>
              <w:t xml:space="preserve"> m1: </w:t>
            </w:r>
            <w:r w:rsidRPr="00F93DB0">
              <w:rPr>
                <w:rStyle w:val="MTConvertedEquation"/>
                <w:sz w:val="20"/>
                <w:szCs w:val="20"/>
              </w:rPr>
              <w:t xml:space="preserve">We include the </w:t>
            </w:r>
            <m:oMath>
              <m:d>
                <m:dPr>
                  <m:ctrlPr>
                    <w:rPr>
                      <w:rStyle w:val="MTConvertedEquation"/>
                      <w:rFonts w:ascii="Cambria Math" w:hAnsi="Cambria Math"/>
                      <w:i/>
                      <w:sz w:val="20"/>
                      <w:szCs w:val="20"/>
                    </w:rPr>
                  </m:ctrlPr>
                </m:dPr>
                <m:e>
                  <m:r>
                    <w:rPr>
                      <w:rStyle w:val="MTConvertedEquation"/>
                      <w:rFonts w:ascii="Cambria Math" w:hAnsi="Cambria Math"/>
                      <w:sz w:val="20"/>
                      <w:szCs w:val="20"/>
                    </w:rPr>
                    <m:t>1-</m:t>
                  </m:r>
                  <m:sSub>
                    <m:sSubPr>
                      <m:ctrlPr>
                        <w:rPr>
                          <w:rFonts w:ascii="Cambria Math" w:hAnsi="Cambria Math"/>
                          <w:i/>
                          <w:sz w:val="20"/>
                          <w:szCs w:val="20"/>
                        </w:rPr>
                      </m:ctrlPr>
                    </m:sSubPr>
                    <m:e>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e>
              </m:d>
            </m:oMath>
            <w:r w:rsidRPr="00F93DB0">
              <w:rPr>
                <w:rStyle w:val="MTConvertedEquation"/>
                <w:sz w:val="20"/>
                <w:szCs w:val="20"/>
              </w:rPr>
              <w:t xml:space="preserve"> term because some people who were susceptible at time </w:t>
            </w:r>
            <m:oMath>
              <m:r>
                <w:rPr>
                  <w:rStyle w:val="MTConvertedEquation"/>
                  <w:rFonts w:ascii="Cambria Math" w:hAnsi="Cambria Math"/>
                  <w:sz w:val="20"/>
                  <w:szCs w:val="20"/>
                </w:rPr>
                <m:t>t</m:t>
              </m:r>
            </m:oMath>
            <w:r w:rsidRPr="00F93DB0">
              <w:rPr>
                <w:rStyle w:val="MTConvertedEquation"/>
                <w:sz w:val="20"/>
                <w:szCs w:val="20"/>
              </w:rPr>
              <w:t xml:space="preserve"> immediately receive PPT and enter the </w:t>
            </w:r>
            <w:r w:rsidR="007C4CBC" w:rsidRPr="00F93DB0">
              <w:rPr>
                <w:rStyle w:val="MTConvertedEquation"/>
                <w:sz w:val="20"/>
                <w:szCs w:val="20"/>
              </w:rPr>
              <w:t>protected</w:t>
            </w:r>
            <w:r w:rsidRPr="00F93DB0">
              <w:rPr>
                <w:rStyle w:val="MTConvertedEquation"/>
                <w:sz w:val="20"/>
                <w:szCs w:val="20"/>
              </w:rPr>
              <w:t xml:space="preserve"> group, </w:t>
            </w:r>
            <w:proofErr w:type="gramStart"/>
            <w:r w:rsidRPr="00F93DB0">
              <w:rPr>
                <w:rStyle w:val="MTConvertedEquation"/>
                <w:sz w:val="20"/>
                <w:szCs w:val="20"/>
              </w:rPr>
              <w:t>then</w:t>
            </w:r>
            <w:proofErr w:type="gramEnd"/>
            <w:r w:rsidRPr="00F93DB0">
              <w:rPr>
                <w:rStyle w:val="MTConvertedEquation"/>
                <w:sz w:val="20"/>
                <w:szCs w:val="20"/>
              </w:rPr>
              <w:t xml:space="preserve"> later perform sexual acts which would otherwise have infected them. Because these people are now </w:t>
            </w:r>
            <w:r w:rsidR="007C4CBC" w:rsidRPr="00F93DB0">
              <w:rPr>
                <w:rStyle w:val="MTConvertedEquation"/>
                <w:sz w:val="20"/>
                <w:szCs w:val="20"/>
              </w:rPr>
              <w:t>protected</w:t>
            </w:r>
            <w:r w:rsidRPr="00F93DB0">
              <w:rPr>
                <w:rStyle w:val="MTConvertedEquation"/>
                <w:sz w:val="20"/>
                <w:szCs w:val="20"/>
              </w:rPr>
              <w:t xml:space="preserve">, they do not become infected. </w:t>
            </w:r>
          </w:p>
          <w:p w:rsidR="007848D5" w:rsidRPr="00F93DB0" w:rsidRDefault="007848D5" w:rsidP="00037D6F">
            <w:pPr>
              <w:rPr>
                <w:rStyle w:val="MTConvertedEquation"/>
                <w:sz w:val="20"/>
                <w:szCs w:val="20"/>
              </w:rPr>
            </w:pPr>
            <w:r w:rsidRPr="00F93DB0">
              <w:rPr>
                <w:rStyle w:val="MTConvertedEquation"/>
                <w:sz w:val="20"/>
                <w:szCs w:val="20"/>
              </w:rPr>
              <w:t xml:space="preserve">m2: This accounts for all treatment other than PPT, as well as losses and births. Congenital syphilis has a very high mortality rate, and very few people infected at birth survive to enter the sexual population. </w:t>
            </w:r>
          </w:p>
          <w:p w:rsidR="007848D5" w:rsidRPr="00F93DB0" w:rsidRDefault="007848D5" w:rsidP="00037D6F">
            <w:pPr>
              <w:rPr>
                <w:rStyle w:val="MTConvertedEquation"/>
                <w:sz w:val="20"/>
                <w:szCs w:val="20"/>
              </w:rPr>
            </w:pPr>
            <w:proofErr w:type="gramStart"/>
            <w:r w:rsidRPr="00F93DB0">
              <w:rPr>
                <w:rStyle w:val="MTConvertedEquation"/>
                <w:sz w:val="20"/>
                <w:szCs w:val="20"/>
              </w:rPr>
              <w:t>m3-m4</w:t>
            </w:r>
            <w:proofErr w:type="gramEnd"/>
            <w:r w:rsidRPr="00F93DB0">
              <w:rPr>
                <w:rStyle w:val="MTConvertedEquation"/>
                <w:sz w:val="20"/>
                <w:szCs w:val="20"/>
              </w:rPr>
              <w:t xml:space="preserve">: Because this only accounts for PPT, which is by definition presumptive, we assume that it is the same for susceptible and infected people. If a person suspects that they might be infected and seeks testing or treatment because of this, we assume that they would have done so </w:t>
            </w:r>
            <w:proofErr w:type="gramStart"/>
            <w:r w:rsidRPr="00F93DB0">
              <w:rPr>
                <w:rStyle w:val="MTConvertedEquation"/>
                <w:sz w:val="20"/>
                <w:szCs w:val="20"/>
              </w:rPr>
              <w:t>anyway,</w:t>
            </w:r>
            <w:proofErr w:type="gramEnd"/>
            <w:r w:rsidRPr="00F93DB0">
              <w:rPr>
                <w:rStyle w:val="MTConvertedEquation"/>
                <w:sz w:val="20"/>
                <w:szCs w:val="20"/>
              </w:rPr>
              <w:t xml:space="preserve"> and thus we include it in arrow 2. </w:t>
            </w:r>
          </w:p>
          <w:p w:rsidR="007848D5" w:rsidRPr="00F93DB0" w:rsidRDefault="007848D5" w:rsidP="00037D6F">
            <w:pPr>
              <w:rPr>
                <w:rStyle w:val="MTConvertedEquation"/>
              </w:rPr>
            </w:pPr>
            <w:proofErr w:type="gramStart"/>
            <w:r w:rsidRPr="00F93DB0">
              <w:t>m5-m6</w:t>
            </w:r>
            <w:proofErr w:type="gramEnd"/>
            <w:r w:rsidRPr="00F93DB0">
              <w:t xml:space="preserve">: We set the time step </w:t>
            </w:r>
            <m:oMath>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oMath>
            <w:r w:rsidRPr="00F93DB0">
              <w:t xml:space="preserve"> of our model equal to the duration of protection, so that the entire </w:t>
            </w:r>
            <w:r w:rsidR="007C4CBC" w:rsidRPr="00F93DB0">
              <w:t>protected</w:t>
            </w:r>
            <w:r w:rsidRPr="00F93DB0">
              <w:t xml:space="preserve"> population from one period becomes susceptible again at the start of the next period. These people have the same probabilities of remaining susceptible or being infected as the already susceptible people, except that we assume they will not receive PPT immediately after they lose their protection, for at least one period.</w:t>
            </w:r>
          </w:p>
        </w:tc>
      </w:tr>
    </w:tbl>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223FF" w:rsidRPr="005223FF" w:rsidRDefault="00E93ACC" w:rsidP="005223FF">
      <w:pPr>
        <w:spacing w:line="240" w:lineRule="auto"/>
        <w:jc w:val="center"/>
        <w:rPr>
          <w:rFonts w:ascii="Calibri" w:hAnsi="Calibri" w:cs="Calibri"/>
          <w:b/>
          <w:noProof/>
        </w:rPr>
      </w:pPr>
      <w:r w:rsidRPr="00F93DB0">
        <w:rPr>
          <w:b/>
        </w:rPr>
        <w:fldChar w:fldCharType="begin"/>
      </w:r>
      <w:r w:rsidR="00585F9F" w:rsidRPr="00F93DB0">
        <w:rPr>
          <w:b/>
        </w:rPr>
        <w:instrText xml:space="preserve"> ADDIN EN.REFLIST </w:instrText>
      </w:r>
      <w:r w:rsidRPr="00F93DB0">
        <w:rPr>
          <w:b/>
        </w:rPr>
        <w:fldChar w:fldCharType="separate"/>
      </w:r>
      <w:bookmarkStart w:id="16" w:name="_ENREF_1"/>
      <w:r w:rsidR="005223FF" w:rsidRPr="005223FF">
        <w:rPr>
          <w:rFonts w:ascii="Calibri" w:hAnsi="Calibri" w:cs="Calibri"/>
          <w:b/>
          <w:noProof/>
        </w:rPr>
        <w:t>AIDSinfo (2014). hiv_prevalence_ages_15_49.xls.</w:t>
      </w:r>
    </w:p>
    <w:p w:rsidR="005223FF" w:rsidRPr="005223FF" w:rsidRDefault="005223FF" w:rsidP="005223FF">
      <w:pPr>
        <w:spacing w:after="0" w:line="240" w:lineRule="auto"/>
        <w:ind w:left="720" w:hanging="720"/>
        <w:jc w:val="center"/>
        <w:rPr>
          <w:rFonts w:ascii="Calibri" w:hAnsi="Calibri" w:cs="Calibri"/>
          <w:b/>
          <w:noProof/>
        </w:rPr>
      </w:pPr>
      <w:r w:rsidRPr="005223FF">
        <w:rPr>
          <w:rFonts w:ascii="Calibri" w:hAnsi="Calibri" w:cs="Calibri"/>
          <w:b/>
          <w:noProof/>
        </w:rPr>
        <w:tab/>
      </w:r>
      <w:bookmarkEnd w:id="16"/>
    </w:p>
    <w:p w:rsidR="005223FF" w:rsidRPr="005223FF" w:rsidRDefault="005223FF" w:rsidP="005223FF">
      <w:pPr>
        <w:spacing w:line="240" w:lineRule="auto"/>
        <w:jc w:val="center"/>
        <w:rPr>
          <w:rFonts w:ascii="Calibri" w:hAnsi="Calibri" w:cs="Calibri"/>
          <w:b/>
          <w:noProof/>
        </w:rPr>
      </w:pPr>
      <w:bookmarkStart w:id="17" w:name="_ENREF_2"/>
      <w:r w:rsidRPr="005223FF">
        <w:rPr>
          <w:rFonts w:ascii="Calibri" w:hAnsi="Calibri" w:cs="Calibri"/>
          <w:b/>
          <w:noProof/>
        </w:rPr>
        <w:t xml:space="preserve">Gray, R., J. Murray, et al. (2011). "The PNG HIV Model-Summary and Results: Explaining the past, describing the present, and forecasting the future of the HIV epidemic in PNG." </w:t>
      </w:r>
      <w:r w:rsidRPr="005223FF">
        <w:rPr>
          <w:rFonts w:ascii="Calibri" w:hAnsi="Calibri" w:cs="Calibri"/>
          <w:b/>
          <w:noProof/>
          <w:u w:val="single"/>
        </w:rPr>
        <w:t>The Kirby Institute</w:t>
      </w:r>
      <w:r w:rsidRPr="005223FF">
        <w:rPr>
          <w:rFonts w:ascii="Calibri" w:hAnsi="Calibri" w:cs="Calibri"/>
          <w:b/>
          <w:noProof/>
        </w:rPr>
        <w:t>.</w:t>
      </w:r>
    </w:p>
    <w:p w:rsidR="005223FF" w:rsidRPr="005223FF" w:rsidRDefault="005223FF" w:rsidP="005223FF">
      <w:pPr>
        <w:spacing w:after="0" w:line="240" w:lineRule="auto"/>
        <w:ind w:left="720" w:hanging="720"/>
        <w:jc w:val="center"/>
        <w:rPr>
          <w:rFonts w:ascii="Calibri" w:hAnsi="Calibri" w:cs="Calibri"/>
          <w:b/>
          <w:noProof/>
        </w:rPr>
      </w:pPr>
      <w:r w:rsidRPr="005223FF">
        <w:rPr>
          <w:rFonts w:ascii="Calibri" w:hAnsi="Calibri" w:cs="Calibri"/>
          <w:b/>
          <w:noProof/>
        </w:rPr>
        <w:tab/>
      </w:r>
      <w:bookmarkEnd w:id="17"/>
    </w:p>
    <w:p w:rsidR="005223FF" w:rsidRPr="005223FF" w:rsidRDefault="005223FF" w:rsidP="005223FF">
      <w:pPr>
        <w:spacing w:line="240" w:lineRule="auto"/>
        <w:jc w:val="center"/>
        <w:rPr>
          <w:rFonts w:ascii="Calibri" w:hAnsi="Calibri" w:cs="Calibri"/>
          <w:b/>
          <w:noProof/>
        </w:rPr>
      </w:pPr>
      <w:bookmarkStart w:id="18" w:name="_ENREF_3"/>
      <w:r w:rsidRPr="005223FF">
        <w:rPr>
          <w:rFonts w:ascii="Calibri" w:hAnsi="Calibri" w:cs="Calibri"/>
          <w:b/>
          <w:noProof/>
        </w:rPr>
        <w:t>Pialoux, G., S. Vimont, et al. (2008). "Efffect of HIV on the course of syphilis."</w:t>
      </w:r>
    </w:p>
    <w:p w:rsidR="005223FF" w:rsidRPr="005223FF" w:rsidRDefault="005223FF" w:rsidP="005223FF">
      <w:pPr>
        <w:spacing w:line="240" w:lineRule="auto"/>
        <w:ind w:left="720" w:hanging="720"/>
        <w:jc w:val="center"/>
        <w:rPr>
          <w:rFonts w:ascii="Calibri" w:hAnsi="Calibri" w:cs="Calibri"/>
          <w:b/>
          <w:noProof/>
        </w:rPr>
      </w:pPr>
      <w:r w:rsidRPr="005223FF">
        <w:rPr>
          <w:rFonts w:ascii="Calibri" w:hAnsi="Calibri" w:cs="Calibri"/>
          <w:b/>
          <w:noProof/>
        </w:rPr>
        <w:tab/>
      </w:r>
      <w:bookmarkEnd w:id="18"/>
    </w:p>
    <w:p w:rsidR="005223FF" w:rsidRDefault="005223FF" w:rsidP="005223FF">
      <w:pPr>
        <w:spacing w:line="240" w:lineRule="auto"/>
        <w:jc w:val="center"/>
        <w:rPr>
          <w:rFonts w:ascii="Calibri" w:hAnsi="Calibri" w:cs="Calibri"/>
          <w:b/>
          <w:noProof/>
        </w:rPr>
      </w:pPr>
    </w:p>
    <w:p w:rsidR="00585F9F" w:rsidRPr="00F93DB0" w:rsidRDefault="00E93ACC" w:rsidP="00585F9F">
      <w:pPr>
        <w:jc w:val="center"/>
        <w:rPr>
          <w:b/>
        </w:rPr>
      </w:pPr>
      <w:r w:rsidRPr="00F93DB0">
        <w:rPr>
          <w:b/>
        </w:rPr>
        <w:fldChar w:fldCharType="end"/>
      </w:r>
    </w:p>
    <w:p w:rsidR="00CA54BD" w:rsidRDefault="00CA54BD">
      <w:r>
        <w:br w:type="page"/>
      </w:r>
    </w:p>
    <w:p w:rsidR="00C90A05" w:rsidRDefault="00CA54BD" w:rsidP="00CA54BD">
      <w:pPr>
        <w:pStyle w:val="Heading1"/>
      </w:pPr>
      <w:r>
        <w:lastRenderedPageBreak/>
        <w:t>Appendix 2: Effect of treating MSMW instead of FSW</w:t>
      </w:r>
    </w:p>
    <w:p w:rsidR="00CA54BD" w:rsidRPr="00CA54BD" w:rsidRDefault="00CA54BD" w:rsidP="00CA54BD">
      <w:pPr>
        <w:rPr>
          <w:lang w:val="en-US"/>
        </w:rPr>
      </w:pPr>
    </w:p>
    <w:sectPr w:rsidR="00CA54BD" w:rsidRPr="00CA54BD" w:rsidSect="00037D6F">
      <w:headerReference w:type="default" r:id="rId11"/>
      <w:footerReference w:type="default" r:id="rId12"/>
      <w:headerReference w:type="first" r:id="rId13"/>
      <w:pgSz w:w="11900" w:h="16840" w:code="9"/>
      <w:pgMar w:top="1701" w:right="1701" w:bottom="1701" w:left="1701" w:header="0" w:footer="964" w:gutter="0"/>
      <w:cols w:space="708"/>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ichard Gray" w:date="2015-01-29T17:57:00Z" w:initials="RG">
    <w:p w:rsidR="00363DD5" w:rsidRDefault="00363DD5" w:rsidP="00585F9F">
      <w:pPr>
        <w:pStyle w:val="CommentText"/>
      </w:pPr>
      <w:r>
        <w:rPr>
          <w:rStyle w:val="CommentReference"/>
        </w:rPr>
        <w:annotationRef/>
      </w:r>
      <w:r>
        <w:t xml:space="preserve">Needs bit of work emphasizing the motivation to the study. </w:t>
      </w:r>
    </w:p>
    <w:p w:rsidR="00363DD5" w:rsidRDefault="00363DD5" w:rsidP="00585F9F">
      <w:pPr>
        <w:pStyle w:val="CommentText"/>
      </w:pPr>
    </w:p>
    <w:p w:rsidR="00363DD5" w:rsidRDefault="00363DD5" w:rsidP="00585F9F">
      <w:pPr>
        <w:pStyle w:val="CommentText"/>
      </w:pPr>
      <w:r>
        <w:t xml:space="preserve">Primarily about the impact of PPT on HIV. Using an </w:t>
      </w:r>
      <w:proofErr w:type="spellStart"/>
      <w:r>
        <w:t>an</w:t>
      </w:r>
      <w:proofErr w:type="spellEnd"/>
      <w:r>
        <w:t xml:space="preserve"> STI model to do this.</w:t>
      </w:r>
    </w:p>
    <w:p w:rsidR="00363DD5" w:rsidRDefault="00363DD5" w:rsidP="00585F9F">
      <w:pPr>
        <w:pStyle w:val="CommentText"/>
      </w:pPr>
    </w:p>
    <w:p w:rsidR="00363DD5" w:rsidRDefault="00363DD5" w:rsidP="00585F9F">
      <w:pPr>
        <w:pStyle w:val="CommentText"/>
      </w:pPr>
      <w:r>
        <w:t xml:space="preserve">Currently focusing too much on STIs. </w:t>
      </w:r>
    </w:p>
    <w:p w:rsidR="00363DD5" w:rsidRDefault="00363DD5" w:rsidP="00585F9F">
      <w:pPr>
        <w:pStyle w:val="CommentText"/>
      </w:pPr>
    </w:p>
    <w:p w:rsidR="00363DD5" w:rsidRDefault="00363DD5" w:rsidP="00585F9F">
      <w:pPr>
        <w:pStyle w:val="CommentText"/>
      </w:pPr>
      <w:r>
        <w:t>Also wonder if we want to replace syphilis with ulcerating bacterial STIs. There are other ulcerating STIs in PNG. In the main text we estimate the prevalence of these STIs using syphilis data.  (WANT RESEARCH)</w:t>
      </w:r>
    </w:p>
    <w:p w:rsidR="00363DD5" w:rsidRDefault="00363DD5" w:rsidP="00585F9F">
      <w:pPr>
        <w:pStyle w:val="CommentText"/>
      </w:pPr>
    </w:p>
    <w:p w:rsidR="00363DD5" w:rsidRDefault="00363DD5" w:rsidP="00585F9F">
      <w:pPr>
        <w:pStyle w:val="CommentText"/>
      </w:pPr>
      <w:r>
        <w:t>In the abstract you will need to include results and some conclusions.</w:t>
      </w:r>
    </w:p>
    <w:p w:rsidR="00363DD5" w:rsidRDefault="00363DD5" w:rsidP="00585F9F">
      <w:pPr>
        <w:pStyle w:val="CommentText"/>
      </w:pPr>
    </w:p>
    <w:p w:rsidR="00363DD5" w:rsidRDefault="00363DD5" w:rsidP="00585F9F">
      <w:pPr>
        <w:pStyle w:val="CommentText"/>
      </w:pPr>
      <w:r>
        <w:t>A background, methods, results, discussion, may be useful to format this.</w:t>
      </w:r>
    </w:p>
  </w:comment>
  <w:comment w:id="1" w:author="Richard Gray" w:date="2015-01-29T17:57:00Z" w:initials="RG">
    <w:p w:rsidR="00363DD5" w:rsidRDefault="00363DD5" w:rsidP="00585F9F">
      <w:pPr>
        <w:pStyle w:val="CommentText"/>
      </w:pPr>
      <w:r>
        <w:rPr>
          <w:rStyle w:val="CommentReference"/>
        </w:rPr>
        <w:annotationRef/>
      </w:r>
      <w:r>
        <w:t xml:space="preserve">Needs bit of work emphasizing the motivation to the study. </w:t>
      </w:r>
    </w:p>
    <w:p w:rsidR="00363DD5" w:rsidRDefault="00363DD5" w:rsidP="00585F9F">
      <w:pPr>
        <w:pStyle w:val="CommentText"/>
      </w:pPr>
    </w:p>
    <w:p w:rsidR="00363DD5" w:rsidRDefault="00363DD5" w:rsidP="00585F9F">
      <w:pPr>
        <w:pStyle w:val="CommentText"/>
      </w:pPr>
      <w:r>
        <w:t xml:space="preserve">Primarily about the impact of PPT on HIV. Using an </w:t>
      </w:r>
      <w:proofErr w:type="spellStart"/>
      <w:r>
        <w:t>an</w:t>
      </w:r>
      <w:proofErr w:type="spellEnd"/>
      <w:r>
        <w:t xml:space="preserve"> STI model to do this.</w:t>
      </w:r>
    </w:p>
    <w:p w:rsidR="00363DD5" w:rsidRDefault="00363DD5" w:rsidP="00585F9F">
      <w:pPr>
        <w:pStyle w:val="CommentText"/>
      </w:pPr>
    </w:p>
    <w:p w:rsidR="00363DD5" w:rsidRDefault="00363DD5" w:rsidP="00585F9F">
      <w:pPr>
        <w:pStyle w:val="CommentText"/>
      </w:pPr>
      <w:r>
        <w:t xml:space="preserve">Currently focusing too much on STIs. </w:t>
      </w:r>
    </w:p>
    <w:p w:rsidR="00363DD5" w:rsidRDefault="00363DD5" w:rsidP="00585F9F">
      <w:pPr>
        <w:pStyle w:val="CommentText"/>
      </w:pPr>
    </w:p>
    <w:p w:rsidR="00363DD5" w:rsidRDefault="00363DD5" w:rsidP="00585F9F">
      <w:pPr>
        <w:pStyle w:val="CommentText"/>
      </w:pPr>
      <w:r>
        <w:t>Also wonder if we want to replace syphilis with ulcerating bacterial STIs. There are other ulcerating STIs in PNG. In the main text we estimate the prevalence of these STIs using syphilis data.  (WANT RESEARCH)</w:t>
      </w:r>
    </w:p>
    <w:p w:rsidR="00363DD5" w:rsidRDefault="00363DD5" w:rsidP="00585F9F">
      <w:pPr>
        <w:pStyle w:val="CommentText"/>
      </w:pPr>
    </w:p>
    <w:p w:rsidR="00363DD5" w:rsidRDefault="00363DD5" w:rsidP="00585F9F">
      <w:pPr>
        <w:pStyle w:val="CommentText"/>
      </w:pPr>
      <w:r>
        <w:t>In the abstract you will need to include results and some conclusions.</w:t>
      </w:r>
    </w:p>
    <w:p w:rsidR="00363DD5" w:rsidRDefault="00363DD5" w:rsidP="00585F9F">
      <w:pPr>
        <w:pStyle w:val="CommentText"/>
      </w:pPr>
    </w:p>
    <w:p w:rsidR="00363DD5" w:rsidRDefault="00363DD5" w:rsidP="00585F9F">
      <w:pPr>
        <w:pStyle w:val="CommentText"/>
      </w:pPr>
      <w:r>
        <w:t>A background, methods, results, discussion, may be useful to format this.</w:t>
      </w:r>
    </w:p>
  </w:comment>
  <w:comment w:id="2" w:author="Crock" w:date="2015-01-29T17:57:00Z" w:initials="C">
    <w:p w:rsidR="00363DD5" w:rsidRDefault="00363DD5" w:rsidP="00585F9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 want to define this - how can I do so in an abstract?</w:t>
      </w:r>
    </w:p>
  </w:comment>
  <w:comment w:id="3" w:author="Richard Gray" w:date="2015-01-29T17:57:00Z" w:initials="RG">
    <w:p w:rsidR="00363DD5" w:rsidRDefault="00363DD5" w:rsidP="00585F9F">
      <w:pPr>
        <w:pStyle w:val="CommentText"/>
      </w:pPr>
      <w:r>
        <w:rPr>
          <w:rStyle w:val="CommentReference"/>
        </w:rPr>
        <w:annotationRef/>
      </w:r>
      <w:r>
        <w:t>Probably want to use past tense throughout.</w:t>
      </w:r>
    </w:p>
  </w:comment>
  <w:comment w:id="4" w:author="Crock" w:date="2015-01-29T17:57:00Z" w:initials="C">
    <w:p w:rsidR="00363DD5" w:rsidRDefault="00363DD5" w:rsidP="00585F9F">
      <w:pPr>
        <w:pStyle w:val="CommentText"/>
      </w:pPr>
      <w:r>
        <w:t xml:space="preserve">Andrew had a better </w:t>
      </w:r>
      <w:r>
        <w:rPr>
          <w:rStyle w:val="CommentReference"/>
        </w:rPr>
        <w:annotationRef/>
      </w:r>
      <w:r>
        <w:t>word for this?</w:t>
      </w:r>
    </w:p>
  </w:comment>
  <w:comment w:id="5" w:author="Richard Gray" w:date="2015-01-29T17:57:00Z" w:initials="RG">
    <w:p w:rsidR="00363DD5" w:rsidRDefault="00363DD5" w:rsidP="00585F9F">
      <w:pPr>
        <w:pStyle w:val="CommentText"/>
      </w:pPr>
      <w:r>
        <w:rPr>
          <w:rStyle w:val="CommentReference"/>
        </w:rPr>
        <w:annotationRef/>
      </w:r>
      <w:r>
        <w:t>Move into methods.</w:t>
      </w:r>
    </w:p>
  </w:comment>
  <w:comment w:id="6" w:author="Richard Gray" w:date="2015-01-29T17:57:00Z" w:initials="RG">
    <w:p w:rsidR="00363DD5" w:rsidRDefault="00363DD5" w:rsidP="00585F9F">
      <w:pPr>
        <w:pStyle w:val="CommentText"/>
      </w:pPr>
      <w:r>
        <w:rPr>
          <w:rStyle w:val="CommentReference"/>
        </w:rPr>
        <w:annotationRef/>
      </w:r>
      <w:r>
        <w:t>Suggest removing x and A\theta and elsewhere</w:t>
      </w:r>
    </w:p>
  </w:comment>
  <w:comment w:id="7" w:author="Crock" w:date="2015-01-29T17:57:00Z" w:initials="C">
    <w:p w:rsidR="00363DD5" w:rsidRDefault="00363DD5" w:rsidP="00585F9F">
      <w:pPr>
        <w:pStyle w:val="CommentText"/>
      </w:pPr>
      <w:r>
        <w:rPr>
          <w:rStyle w:val="CommentReference"/>
        </w:rPr>
        <w:annotationRef/>
      </w:r>
      <w:r>
        <w:t>I’m not sure about this</w:t>
      </w:r>
    </w:p>
  </w:comment>
  <w:comment w:id="8" w:author="Richard Gray" w:date="2015-01-29T17:57:00Z" w:initials="RG">
    <w:p w:rsidR="00363DD5" w:rsidRDefault="00363DD5" w:rsidP="00585F9F">
      <w:pPr>
        <w:pStyle w:val="CommentText"/>
      </w:pPr>
      <w:r>
        <w:rPr>
          <w:rStyle w:val="CommentReference"/>
        </w:rPr>
        <w:annotationRef/>
      </w:r>
      <w:r>
        <w:t>In what way are you unsure?</w:t>
      </w:r>
    </w:p>
    <w:p w:rsidR="00363DD5" w:rsidRDefault="00363DD5" w:rsidP="00585F9F">
      <w:pPr>
        <w:pStyle w:val="CommentText"/>
      </w:pPr>
    </w:p>
    <w:p w:rsidR="00363DD5" w:rsidRDefault="00363DD5" w:rsidP="00585F9F">
      <w:pPr>
        <w:pStyle w:val="CommentText"/>
      </w:pPr>
      <w:r>
        <w:t xml:space="preserve">Buy the way you should have less significant figures given uncertainty in values and results. </w:t>
      </w:r>
    </w:p>
    <w:p w:rsidR="00363DD5" w:rsidRDefault="00363DD5" w:rsidP="00585F9F">
      <w:pPr>
        <w:pStyle w:val="CommentText"/>
      </w:pPr>
    </w:p>
    <w:p w:rsidR="00363DD5" w:rsidRDefault="00363DD5" w:rsidP="00585F9F">
      <w:pPr>
        <w:pStyle w:val="CommentText"/>
      </w:pPr>
      <w:r>
        <w:t xml:space="preserve">Need captions on your tables and cross references in the text. </w:t>
      </w:r>
    </w:p>
  </w:comment>
  <w:comment w:id="9" w:author="Richard Gray" w:date="2015-01-29T17:57:00Z" w:initials="RG">
    <w:p w:rsidR="00363DD5" w:rsidRDefault="00363DD5"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0" w:author="Richard Gray" w:date="2015-01-29T17:57:00Z" w:initials="RG">
    <w:p w:rsidR="00363DD5" w:rsidRDefault="00363DD5"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2" w:author="Crock" w:date="2015-01-29T18:10:00Z" w:initials="C">
    <w:p w:rsidR="00363DD5" w:rsidRDefault="00363DD5">
      <w:pPr>
        <w:pStyle w:val="CommentText"/>
      </w:pPr>
      <w:r>
        <w:rPr>
          <w:rStyle w:val="CommentReference"/>
        </w:rPr>
        <w:annotationRef/>
      </w:r>
      <w:r>
        <w:t xml:space="preserve">No, it’s all talking about decisions we made. I’m justifying myself, not stating fact, and I should organize it as such. </w:t>
      </w:r>
    </w:p>
  </w:comment>
  <w:comment w:id="11" w:author="Crock" w:date="2015-01-29T17:57:00Z" w:initials="C">
    <w:p w:rsidR="00363DD5" w:rsidRDefault="00363DD5" w:rsidP="00585F9F">
      <w:pPr>
        <w:pStyle w:val="CommentText"/>
      </w:pPr>
      <w:r>
        <w:rPr>
          <w:rStyle w:val="CommentReference"/>
        </w:rPr>
        <w:annotationRef/>
      </w:r>
      <w:r>
        <w:t>Largely background, I think. Maybe separate some stuff around changes in prevalence estimates into the Methods</w:t>
      </w:r>
    </w:p>
  </w:comment>
  <w:comment w:id="14" w:author="Richard Gray" w:date="2015-01-29T17:57:00Z" w:initials="RG">
    <w:p w:rsidR="00363DD5" w:rsidRDefault="00363DD5" w:rsidP="00585F9F">
      <w:pPr>
        <w:pStyle w:val="CommentText"/>
      </w:pPr>
      <w:r>
        <w:rPr>
          <w:rStyle w:val="CommentReference"/>
        </w:rPr>
        <w:annotationRef/>
      </w:r>
      <w:r>
        <w:t xml:space="preserve">More results need to be shown.  2-3 figures with subfigures. </w:t>
      </w:r>
    </w:p>
    <w:p w:rsidR="00363DD5" w:rsidRDefault="00363DD5" w:rsidP="00585F9F">
      <w:pPr>
        <w:pStyle w:val="CommentText"/>
      </w:pPr>
    </w:p>
    <w:p w:rsidR="00363DD5" w:rsidRDefault="00363DD5" w:rsidP="00585F9F">
      <w:pPr>
        <w:pStyle w:val="CommentText"/>
      </w:pPr>
      <w:r>
        <w:t xml:space="preserve">A combination of results in the appendix. </w:t>
      </w:r>
    </w:p>
  </w:comment>
  <w:comment w:id="15" w:author="Richard Gray" w:date="2015-01-29T17:57:00Z" w:initials="RG">
    <w:p w:rsidR="00363DD5" w:rsidRDefault="00363DD5" w:rsidP="00585F9F">
      <w:pPr>
        <w:pStyle w:val="CommentText"/>
      </w:pPr>
      <w:r>
        <w:rPr>
          <w:rStyle w:val="CommentReference"/>
        </w:rPr>
        <w:annotationRef/>
      </w:r>
      <w:r>
        <w:t xml:space="preserve">More results need to be shown.  2-3 figures with subfigures. </w:t>
      </w:r>
    </w:p>
    <w:p w:rsidR="00363DD5" w:rsidRDefault="00363DD5" w:rsidP="00585F9F">
      <w:pPr>
        <w:pStyle w:val="CommentText"/>
      </w:pPr>
    </w:p>
    <w:p w:rsidR="00363DD5" w:rsidRDefault="00363DD5" w:rsidP="00585F9F">
      <w:pPr>
        <w:pStyle w:val="CommentText"/>
      </w:pPr>
      <w:r>
        <w:t xml:space="preserve">A combination of results in the appendix.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63DD5" w:rsidRDefault="00363DD5" w:rsidP="00585F9F">
      <w:pPr>
        <w:spacing w:after="0" w:line="240" w:lineRule="auto"/>
      </w:pPr>
      <w:r>
        <w:separator/>
      </w:r>
    </w:p>
  </w:endnote>
  <w:endnote w:type="continuationSeparator" w:id="0">
    <w:p w:rsidR="00363DD5" w:rsidRDefault="00363DD5" w:rsidP="00585F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906048"/>
      <w:docPartObj>
        <w:docPartGallery w:val="Page Numbers (Bottom of Page)"/>
        <w:docPartUnique/>
      </w:docPartObj>
    </w:sdtPr>
    <w:sdtEndPr>
      <w:rPr>
        <w:noProof/>
      </w:rPr>
    </w:sdtEndPr>
    <w:sdtContent>
      <w:p w:rsidR="00363DD5" w:rsidRDefault="00363DD5">
        <w:pPr>
          <w:pStyle w:val="Footer"/>
          <w:jc w:val="center"/>
        </w:pPr>
        <w:r w:rsidRPr="003E73C2">
          <w:rPr>
            <w:rFonts w:asciiTheme="minorHAnsi" w:hAnsiTheme="minorHAnsi"/>
            <w:color w:val="7F7F7F" w:themeColor="text1" w:themeTint="80"/>
            <w:sz w:val="22"/>
            <w:szCs w:val="22"/>
          </w:rPr>
          <w:fldChar w:fldCharType="begin"/>
        </w:r>
        <w:r w:rsidRPr="003E73C2">
          <w:rPr>
            <w:rFonts w:asciiTheme="minorHAnsi" w:hAnsiTheme="minorHAnsi"/>
            <w:color w:val="7F7F7F" w:themeColor="text1" w:themeTint="80"/>
            <w:sz w:val="22"/>
            <w:szCs w:val="22"/>
          </w:rPr>
          <w:instrText xml:space="preserve"> PAGE   \* MERGEFORMAT </w:instrText>
        </w:r>
        <w:r w:rsidRPr="003E73C2">
          <w:rPr>
            <w:rFonts w:asciiTheme="minorHAnsi" w:hAnsiTheme="minorHAnsi"/>
            <w:color w:val="7F7F7F" w:themeColor="text1" w:themeTint="80"/>
            <w:sz w:val="22"/>
            <w:szCs w:val="22"/>
          </w:rPr>
          <w:fldChar w:fldCharType="separate"/>
        </w:r>
        <w:r w:rsidR="008F44E0">
          <w:rPr>
            <w:rFonts w:asciiTheme="minorHAnsi" w:hAnsiTheme="minorHAnsi"/>
            <w:noProof/>
            <w:color w:val="7F7F7F" w:themeColor="text1" w:themeTint="80"/>
            <w:sz w:val="22"/>
            <w:szCs w:val="22"/>
          </w:rPr>
          <w:t>11</w:t>
        </w:r>
        <w:r w:rsidRPr="003E73C2">
          <w:rPr>
            <w:rFonts w:asciiTheme="minorHAnsi" w:hAnsiTheme="minorHAnsi"/>
            <w:noProof/>
            <w:color w:val="7F7F7F" w:themeColor="text1" w:themeTint="80"/>
            <w:sz w:val="22"/>
            <w:szCs w:val="22"/>
          </w:rPr>
          <w:fldChar w:fldCharType="end"/>
        </w:r>
      </w:p>
    </w:sdtContent>
  </w:sdt>
  <w:p w:rsidR="00363DD5" w:rsidRDefault="00363DD5" w:rsidP="00037D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63DD5" w:rsidRDefault="00363DD5" w:rsidP="00585F9F">
      <w:pPr>
        <w:spacing w:after="0" w:line="240" w:lineRule="auto"/>
      </w:pPr>
      <w:r>
        <w:separator/>
      </w:r>
    </w:p>
  </w:footnote>
  <w:footnote w:type="continuationSeparator" w:id="0">
    <w:p w:rsidR="00363DD5" w:rsidRDefault="00363DD5" w:rsidP="00585F9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3DD5" w:rsidRDefault="00363DD5" w:rsidP="00037D6F">
    <w:pPr>
      <w:pStyle w:val="Header"/>
      <w:ind w:left="-18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3DD5" w:rsidRDefault="00363DD5">
    <w:pPr>
      <w:pStyle w:val="Header"/>
    </w:pPr>
    <w:r>
      <w:rPr>
        <w:noProof/>
        <w:lang w:val="en-AU" w:eastAsia="en-AU"/>
      </w:rPr>
      <w:drawing>
        <wp:anchor distT="0" distB="0" distL="114300" distR="114300" simplePos="0" relativeHeight="251660288"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55994" cy="916688"/>
                  </a:xfrm>
                  <a:prstGeom prst="rect">
                    <a:avLst/>
                  </a:prstGeom>
                </pic:spPr>
              </pic:pic>
            </a:graphicData>
          </a:graphic>
        </wp:anchor>
      </w:drawing>
    </w:r>
    <w:r>
      <w:rPr>
        <w:noProof/>
        <w:lang w:val="en-AU" w:eastAsia="en-AU"/>
      </w:rPr>
      <w:drawing>
        <wp:anchor distT="0" distB="0" distL="114300" distR="114300" simplePos="0" relativeHeight="251659264"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2E4"/>
    <w:multiLevelType w:val="hybridMultilevel"/>
    <w:tmpl w:val="0D3E72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E3B2DCE"/>
    <w:multiLevelType w:val="hybridMultilevel"/>
    <w:tmpl w:val="EADCAE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561236F3"/>
    <w:multiLevelType w:val="hybridMultilevel"/>
    <w:tmpl w:val="B224C384"/>
    <w:lvl w:ilvl="0" w:tplc="0C090001">
      <w:start w:val="1"/>
      <w:numFmt w:val="bullet"/>
      <w:lvlText w:val=""/>
      <w:lvlJc w:val="left"/>
      <w:pPr>
        <w:ind w:left="750" w:hanging="360"/>
      </w:pPr>
      <w:rPr>
        <w:rFonts w:ascii="Symbol" w:hAnsi="Symbol" w:hint="default"/>
      </w:rPr>
    </w:lvl>
    <w:lvl w:ilvl="1" w:tplc="0C090003">
      <w:start w:val="1"/>
      <w:numFmt w:val="bullet"/>
      <w:lvlText w:val="o"/>
      <w:lvlJc w:val="left"/>
      <w:pPr>
        <w:ind w:left="1470" w:hanging="360"/>
      </w:pPr>
      <w:rPr>
        <w:rFonts w:ascii="Courier New" w:hAnsi="Courier New" w:cs="Courier New" w:hint="default"/>
      </w:rPr>
    </w:lvl>
    <w:lvl w:ilvl="2" w:tplc="0C090005" w:tentative="1">
      <w:start w:val="1"/>
      <w:numFmt w:val="bullet"/>
      <w:lvlText w:val=""/>
      <w:lvlJc w:val="left"/>
      <w:pPr>
        <w:ind w:left="2190" w:hanging="360"/>
      </w:pPr>
      <w:rPr>
        <w:rFonts w:ascii="Wingdings" w:hAnsi="Wingdings" w:hint="default"/>
      </w:rPr>
    </w:lvl>
    <w:lvl w:ilvl="3" w:tplc="0C090001" w:tentative="1">
      <w:start w:val="1"/>
      <w:numFmt w:val="bullet"/>
      <w:lvlText w:val=""/>
      <w:lvlJc w:val="left"/>
      <w:pPr>
        <w:ind w:left="2910" w:hanging="360"/>
      </w:pPr>
      <w:rPr>
        <w:rFonts w:ascii="Symbol" w:hAnsi="Symbol" w:hint="default"/>
      </w:rPr>
    </w:lvl>
    <w:lvl w:ilvl="4" w:tplc="0C090003" w:tentative="1">
      <w:start w:val="1"/>
      <w:numFmt w:val="bullet"/>
      <w:lvlText w:val="o"/>
      <w:lvlJc w:val="left"/>
      <w:pPr>
        <w:ind w:left="3630" w:hanging="360"/>
      </w:pPr>
      <w:rPr>
        <w:rFonts w:ascii="Courier New" w:hAnsi="Courier New" w:cs="Courier New" w:hint="default"/>
      </w:rPr>
    </w:lvl>
    <w:lvl w:ilvl="5" w:tplc="0C090005" w:tentative="1">
      <w:start w:val="1"/>
      <w:numFmt w:val="bullet"/>
      <w:lvlText w:val=""/>
      <w:lvlJc w:val="left"/>
      <w:pPr>
        <w:ind w:left="4350" w:hanging="360"/>
      </w:pPr>
      <w:rPr>
        <w:rFonts w:ascii="Wingdings" w:hAnsi="Wingdings" w:hint="default"/>
      </w:rPr>
    </w:lvl>
    <w:lvl w:ilvl="6" w:tplc="0C090001" w:tentative="1">
      <w:start w:val="1"/>
      <w:numFmt w:val="bullet"/>
      <w:lvlText w:val=""/>
      <w:lvlJc w:val="left"/>
      <w:pPr>
        <w:ind w:left="5070" w:hanging="360"/>
      </w:pPr>
      <w:rPr>
        <w:rFonts w:ascii="Symbol" w:hAnsi="Symbol" w:hint="default"/>
      </w:rPr>
    </w:lvl>
    <w:lvl w:ilvl="7" w:tplc="0C090003" w:tentative="1">
      <w:start w:val="1"/>
      <w:numFmt w:val="bullet"/>
      <w:lvlText w:val="o"/>
      <w:lvlJc w:val="left"/>
      <w:pPr>
        <w:ind w:left="5790" w:hanging="360"/>
      </w:pPr>
      <w:rPr>
        <w:rFonts w:ascii="Courier New" w:hAnsi="Courier New" w:cs="Courier New" w:hint="default"/>
      </w:rPr>
    </w:lvl>
    <w:lvl w:ilvl="8" w:tplc="0C090005" w:tentative="1">
      <w:start w:val="1"/>
      <w:numFmt w:val="bullet"/>
      <w:lvlText w:val=""/>
      <w:lvlJc w:val="left"/>
      <w:pPr>
        <w:ind w:left="6510" w:hanging="360"/>
      </w:pPr>
      <w:rPr>
        <w:rFonts w:ascii="Wingdings" w:hAnsi="Wingdings" w:hint="default"/>
      </w:rPr>
    </w:lvl>
  </w:abstractNum>
  <w:abstractNum w:abstractNumId="3">
    <w:nsid w:val="77321A8F"/>
    <w:multiLevelType w:val="hybridMultilevel"/>
    <w:tmpl w:val="06566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11&lt;/item&gt;&lt;item&gt;19&lt;/item&gt;&lt;item&gt;28&lt;/item&gt;&lt;/record-ids&gt;&lt;/item&gt;&lt;/Libraries&gt;"/>
  </w:docVars>
  <w:rsids>
    <w:rsidRoot w:val="00585F9F"/>
    <w:rsid w:val="00037D6F"/>
    <w:rsid w:val="00056092"/>
    <w:rsid w:val="0008609E"/>
    <w:rsid w:val="000B0DCB"/>
    <w:rsid w:val="001128AD"/>
    <w:rsid w:val="00157742"/>
    <w:rsid w:val="00176240"/>
    <w:rsid w:val="00193E20"/>
    <w:rsid w:val="001A0FF0"/>
    <w:rsid w:val="001A1D6C"/>
    <w:rsid w:val="001A4E31"/>
    <w:rsid w:val="001E5310"/>
    <w:rsid w:val="001F6D09"/>
    <w:rsid w:val="00201B4C"/>
    <w:rsid w:val="002046AE"/>
    <w:rsid w:val="00207E43"/>
    <w:rsid w:val="002217AE"/>
    <w:rsid w:val="0023013F"/>
    <w:rsid w:val="0023257B"/>
    <w:rsid w:val="00252E35"/>
    <w:rsid w:val="00276890"/>
    <w:rsid w:val="00293091"/>
    <w:rsid w:val="002A3C2F"/>
    <w:rsid w:val="002C7153"/>
    <w:rsid w:val="002D0EF1"/>
    <w:rsid w:val="002D2481"/>
    <w:rsid w:val="002E0A18"/>
    <w:rsid w:val="003045EC"/>
    <w:rsid w:val="00310911"/>
    <w:rsid w:val="0033348D"/>
    <w:rsid w:val="0034066A"/>
    <w:rsid w:val="00363DD5"/>
    <w:rsid w:val="00397F7E"/>
    <w:rsid w:val="003A785B"/>
    <w:rsid w:val="003E5C34"/>
    <w:rsid w:val="00400E53"/>
    <w:rsid w:val="004401C2"/>
    <w:rsid w:val="00442E77"/>
    <w:rsid w:val="0044398D"/>
    <w:rsid w:val="0048791D"/>
    <w:rsid w:val="004A292B"/>
    <w:rsid w:val="00501FFA"/>
    <w:rsid w:val="00503BC9"/>
    <w:rsid w:val="00506B2A"/>
    <w:rsid w:val="00513D39"/>
    <w:rsid w:val="005223FF"/>
    <w:rsid w:val="00536989"/>
    <w:rsid w:val="005473FC"/>
    <w:rsid w:val="00581519"/>
    <w:rsid w:val="00585F9F"/>
    <w:rsid w:val="005A5E5F"/>
    <w:rsid w:val="00680A71"/>
    <w:rsid w:val="006B06EC"/>
    <w:rsid w:val="006D38BE"/>
    <w:rsid w:val="00701374"/>
    <w:rsid w:val="007036A6"/>
    <w:rsid w:val="007444F2"/>
    <w:rsid w:val="00775B4B"/>
    <w:rsid w:val="007848D5"/>
    <w:rsid w:val="00787892"/>
    <w:rsid w:val="007A572C"/>
    <w:rsid w:val="007C4CBC"/>
    <w:rsid w:val="007D2798"/>
    <w:rsid w:val="007E085D"/>
    <w:rsid w:val="00802AAA"/>
    <w:rsid w:val="00807D11"/>
    <w:rsid w:val="00844833"/>
    <w:rsid w:val="008C7264"/>
    <w:rsid w:val="008F04BE"/>
    <w:rsid w:val="008F44E0"/>
    <w:rsid w:val="008F77EB"/>
    <w:rsid w:val="0094005C"/>
    <w:rsid w:val="00984380"/>
    <w:rsid w:val="00986055"/>
    <w:rsid w:val="00994DD9"/>
    <w:rsid w:val="009A6F2D"/>
    <w:rsid w:val="009B17B5"/>
    <w:rsid w:val="009E0F91"/>
    <w:rsid w:val="00A23BF1"/>
    <w:rsid w:val="00A3402A"/>
    <w:rsid w:val="00A64890"/>
    <w:rsid w:val="00AB5357"/>
    <w:rsid w:val="00B07240"/>
    <w:rsid w:val="00B24015"/>
    <w:rsid w:val="00B56B35"/>
    <w:rsid w:val="00B7253C"/>
    <w:rsid w:val="00B919B1"/>
    <w:rsid w:val="00B946C0"/>
    <w:rsid w:val="00BB33B0"/>
    <w:rsid w:val="00BB4EFE"/>
    <w:rsid w:val="00BB6091"/>
    <w:rsid w:val="00BE3861"/>
    <w:rsid w:val="00BE4175"/>
    <w:rsid w:val="00C05F5B"/>
    <w:rsid w:val="00C34A1D"/>
    <w:rsid w:val="00C55934"/>
    <w:rsid w:val="00C90A05"/>
    <w:rsid w:val="00C9488A"/>
    <w:rsid w:val="00CA54BD"/>
    <w:rsid w:val="00CB1DA1"/>
    <w:rsid w:val="00D06EEA"/>
    <w:rsid w:val="00D22B25"/>
    <w:rsid w:val="00D4427D"/>
    <w:rsid w:val="00D6537E"/>
    <w:rsid w:val="00D65B43"/>
    <w:rsid w:val="00D76648"/>
    <w:rsid w:val="00D82489"/>
    <w:rsid w:val="00DA1754"/>
    <w:rsid w:val="00DA724C"/>
    <w:rsid w:val="00DB383E"/>
    <w:rsid w:val="00DD73F7"/>
    <w:rsid w:val="00DF6C97"/>
    <w:rsid w:val="00E1116F"/>
    <w:rsid w:val="00E301DD"/>
    <w:rsid w:val="00E729AB"/>
    <w:rsid w:val="00E93ACC"/>
    <w:rsid w:val="00E94268"/>
    <w:rsid w:val="00EA5BD2"/>
    <w:rsid w:val="00EB034F"/>
    <w:rsid w:val="00EB1845"/>
    <w:rsid w:val="00EE2932"/>
    <w:rsid w:val="00EF0C3D"/>
    <w:rsid w:val="00F44BB4"/>
    <w:rsid w:val="00F61F99"/>
    <w:rsid w:val="00F93DB0"/>
    <w:rsid w:val="00FB338C"/>
    <w:rsid w:val="00FF1000"/>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585F9F"/>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585F9F"/>
    <w:pPr>
      <w:keepNext/>
      <w:keepLines/>
      <w:spacing w:before="200" w:after="0"/>
      <w:outlineLvl w:val="1"/>
    </w:pPr>
    <w:rPr>
      <w:rFonts w:asciiTheme="majorHAnsi" w:eastAsiaTheme="majorEastAsia" w:hAnsiTheme="majorHAnsi" w:cstheme="majorBidi"/>
      <w:b/>
      <w:bCs/>
      <w:color w:val="4F81BD" w:themeColor="accent1"/>
      <w:sz w:val="26"/>
      <w:szCs w:val="26"/>
      <w:lang w:eastAsia="en-AU"/>
    </w:rPr>
  </w:style>
  <w:style w:type="paragraph" w:styleId="Heading3">
    <w:name w:val="heading 3"/>
    <w:basedOn w:val="Normal"/>
    <w:next w:val="Normal"/>
    <w:link w:val="Heading3Char"/>
    <w:uiPriority w:val="9"/>
    <w:unhideWhenUsed/>
    <w:qFormat/>
    <w:rsid w:val="00585F9F"/>
    <w:pPr>
      <w:keepNext/>
      <w:keepLines/>
      <w:spacing w:before="200" w:after="0"/>
      <w:outlineLvl w:val="2"/>
    </w:pPr>
    <w:rPr>
      <w:rFonts w:asciiTheme="majorHAnsi" w:eastAsiaTheme="majorEastAsia" w:hAnsiTheme="majorHAnsi" w:cstheme="majorBidi"/>
      <w:b/>
      <w:bCs/>
      <w:color w:val="5183BF"/>
      <w:lang w:eastAsia="en-AU"/>
    </w:rPr>
  </w:style>
  <w:style w:type="paragraph" w:styleId="Heading4">
    <w:name w:val="heading 4"/>
    <w:basedOn w:val="Normal"/>
    <w:next w:val="Normal"/>
    <w:link w:val="Heading4Char"/>
    <w:uiPriority w:val="9"/>
    <w:unhideWhenUsed/>
    <w:qFormat/>
    <w:rsid w:val="00C34A1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F9F"/>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585F9F"/>
    <w:rPr>
      <w:rFonts w:asciiTheme="majorHAnsi" w:eastAsiaTheme="majorEastAsia" w:hAnsiTheme="majorHAnsi" w:cstheme="majorBidi"/>
      <w:b/>
      <w:bCs/>
      <w:color w:val="4F81BD" w:themeColor="accent1"/>
      <w:sz w:val="26"/>
      <w:szCs w:val="26"/>
      <w:lang w:eastAsia="en-AU"/>
    </w:rPr>
  </w:style>
  <w:style w:type="character" w:customStyle="1" w:styleId="Heading3Char">
    <w:name w:val="Heading 3 Char"/>
    <w:basedOn w:val="DefaultParagraphFont"/>
    <w:link w:val="Heading3"/>
    <w:uiPriority w:val="9"/>
    <w:rsid w:val="00585F9F"/>
    <w:rPr>
      <w:rFonts w:asciiTheme="majorHAnsi" w:eastAsiaTheme="majorEastAsia" w:hAnsiTheme="majorHAnsi" w:cstheme="majorBidi"/>
      <w:b/>
      <w:bCs/>
      <w:color w:val="5183BF"/>
      <w:lang w:eastAsia="en-AU"/>
    </w:rPr>
  </w:style>
  <w:style w:type="character" w:customStyle="1" w:styleId="HeaderChar">
    <w:name w:val="Header Char"/>
    <w:basedOn w:val="DefaultParagraphFont"/>
    <w:link w:val="Header"/>
    <w:uiPriority w:val="99"/>
    <w:rsid w:val="00585F9F"/>
    <w:rPr>
      <w:rFonts w:ascii="Cambria" w:eastAsia="Cambria" w:hAnsi="Cambria" w:cs="Times New Roman"/>
      <w:sz w:val="24"/>
      <w:szCs w:val="24"/>
      <w:lang w:val="en-US"/>
    </w:rPr>
  </w:style>
  <w:style w:type="paragraph" w:styleId="Header">
    <w:name w:val="header"/>
    <w:basedOn w:val="Normal"/>
    <w:link w:val="Head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FooterChar">
    <w:name w:val="Footer Char"/>
    <w:basedOn w:val="DefaultParagraphFont"/>
    <w:link w:val="Footer"/>
    <w:uiPriority w:val="99"/>
    <w:rsid w:val="00585F9F"/>
    <w:rPr>
      <w:rFonts w:ascii="Cambria" w:eastAsia="Cambria" w:hAnsi="Cambria" w:cs="Times New Roman"/>
      <w:sz w:val="24"/>
      <w:szCs w:val="24"/>
      <w:lang w:val="en-US"/>
    </w:rPr>
  </w:style>
  <w:style w:type="paragraph" w:styleId="Footer">
    <w:name w:val="footer"/>
    <w:basedOn w:val="Normal"/>
    <w:link w:val="Foot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BalloonTextChar">
    <w:name w:val="Balloon Text Char"/>
    <w:basedOn w:val="DefaultParagraphFont"/>
    <w:link w:val="BalloonText"/>
    <w:uiPriority w:val="99"/>
    <w:semiHidden/>
    <w:rsid w:val="00585F9F"/>
    <w:rPr>
      <w:rFonts w:ascii="Tahoma" w:eastAsia="Cambria" w:hAnsi="Tahoma" w:cs="Tahoma"/>
      <w:sz w:val="16"/>
      <w:szCs w:val="16"/>
      <w:lang w:val="en-US"/>
    </w:rPr>
  </w:style>
  <w:style w:type="paragraph" w:styleId="BalloonText">
    <w:name w:val="Balloon Text"/>
    <w:basedOn w:val="Normal"/>
    <w:link w:val="BalloonTextChar"/>
    <w:uiPriority w:val="99"/>
    <w:semiHidden/>
    <w:unhideWhenUsed/>
    <w:rsid w:val="00585F9F"/>
    <w:pPr>
      <w:spacing w:after="0" w:line="240" w:lineRule="auto"/>
    </w:pPr>
    <w:rPr>
      <w:rFonts w:ascii="Tahoma" w:eastAsia="Cambria" w:hAnsi="Tahoma" w:cs="Tahoma"/>
      <w:sz w:val="16"/>
      <w:szCs w:val="16"/>
      <w:lang w:val="en-US"/>
    </w:rPr>
  </w:style>
  <w:style w:type="character" w:customStyle="1" w:styleId="CommentTextChar">
    <w:name w:val="Comment Text Char"/>
    <w:basedOn w:val="DefaultParagraphFont"/>
    <w:link w:val="CommentText"/>
    <w:uiPriority w:val="99"/>
    <w:semiHidden/>
    <w:rsid w:val="00585F9F"/>
    <w:rPr>
      <w:rFonts w:ascii="Cambria" w:eastAsia="Cambria" w:hAnsi="Cambria" w:cs="Times New Roman"/>
      <w:sz w:val="20"/>
      <w:szCs w:val="20"/>
      <w:lang w:val="en-US"/>
    </w:rPr>
  </w:style>
  <w:style w:type="paragraph" w:styleId="CommentText">
    <w:name w:val="annotation text"/>
    <w:basedOn w:val="Normal"/>
    <w:link w:val="CommentTextChar"/>
    <w:uiPriority w:val="99"/>
    <w:semiHidden/>
    <w:unhideWhenUsed/>
    <w:rsid w:val="00585F9F"/>
    <w:pPr>
      <w:spacing w:after="0" w:line="240" w:lineRule="auto"/>
    </w:pPr>
    <w:rPr>
      <w:rFonts w:ascii="Cambria" w:eastAsia="Cambria" w:hAnsi="Cambria" w:cs="Times New Roman"/>
      <w:sz w:val="20"/>
      <w:szCs w:val="20"/>
      <w:lang w:val="en-US"/>
    </w:rPr>
  </w:style>
  <w:style w:type="character" w:customStyle="1" w:styleId="CommentSubjectChar">
    <w:name w:val="Comment Subject Char"/>
    <w:basedOn w:val="CommentTextChar"/>
    <w:link w:val="CommentSubject"/>
    <w:uiPriority w:val="99"/>
    <w:semiHidden/>
    <w:rsid w:val="00585F9F"/>
    <w:rPr>
      <w:b/>
      <w:bCs/>
    </w:rPr>
  </w:style>
  <w:style w:type="paragraph" w:styleId="CommentSubject">
    <w:name w:val="annotation subject"/>
    <w:basedOn w:val="CommentText"/>
    <w:next w:val="CommentText"/>
    <w:link w:val="CommentSubjectChar"/>
    <w:uiPriority w:val="99"/>
    <w:semiHidden/>
    <w:unhideWhenUsed/>
    <w:rsid w:val="00585F9F"/>
    <w:rPr>
      <w:b/>
      <w:bCs/>
    </w:rPr>
  </w:style>
  <w:style w:type="paragraph" w:customStyle="1" w:styleId="MTDisplayEquation">
    <w:name w:val="MTDisplayEquation"/>
    <w:basedOn w:val="Normal"/>
    <w:next w:val="Normal"/>
    <w:link w:val="MTDisplayEquationChar"/>
    <w:rsid w:val="00585F9F"/>
    <w:pPr>
      <w:tabs>
        <w:tab w:val="center" w:pos="4520"/>
        <w:tab w:val="right" w:pos="9020"/>
      </w:tabs>
    </w:pPr>
    <w:rPr>
      <w:rFonts w:eastAsiaTheme="minorEastAsia"/>
      <w:lang w:eastAsia="en-AU"/>
    </w:rPr>
  </w:style>
  <w:style w:type="character" w:customStyle="1" w:styleId="MTDisplayEquationChar">
    <w:name w:val="MTDisplayEquation Char"/>
    <w:basedOn w:val="DefaultParagraphFont"/>
    <w:link w:val="MTDisplayEquation"/>
    <w:rsid w:val="00585F9F"/>
    <w:rPr>
      <w:rFonts w:eastAsiaTheme="minorEastAsia"/>
      <w:lang w:eastAsia="en-AU"/>
    </w:rPr>
  </w:style>
  <w:style w:type="character" w:customStyle="1" w:styleId="FootnoteTextChar">
    <w:name w:val="Footnote Text Char"/>
    <w:basedOn w:val="DefaultParagraphFont"/>
    <w:link w:val="FootnoteText"/>
    <w:uiPriority w:val="99"/>
    <w:semiHidden/>
    <w:rsid w:val="00585F9F"/>
    <w:rPr>
      <w:rFonts w:eastAsiaTheme="minorEastAsia"/>
    </w:rPr>
  </w:style>
  <w:style w:type="paragraph" w:styleId="FootnoteText">
    <w:name w:val="footnote text"/>
    <w:basedOn w:val="Normal"/>
    <w:link w:val="FootnoteTextChar"/>
    <w:uiPriority w:val="99"/>
    <w:semiHidden/>
    <w:unhideWhenUsed/>
    <w:rsid w:val="00585F9F"/>
    <w:pPr>
      <w:spacing w:after="0" w:line="240" w:lineRule="auto"/>
    </w:pPr>
    <w:rPr>
      <w:rFonts w:eastAsiaTheme="minorEastAsia"/>
    </w:rPr>
  </w:style>
  <w:style w:type="character" w:customStyle="1" w:styleId="FootnoteTextChar1">
    <w:name w:val="Footnote Text Char1"/>
    <w:basedOn w:val="DefaultParagraphFont"/>
    <w:link w:val="FootnoteText"/>
    <w:uiPriority w:val="99"/>
    <w:semiHidden/>
    <w:rsid w:val="00585F9F"/>
    <w:rPr>
      <w:sz w:val="20"/>
      <w:szCs w:val="20"/>
    </w:rPr>
  </w:style>
  <w:style w:type="character" w:customStyle="1" w:styleId="MTConvertedEquation">
    <w:name w:val="MTConvertedEquation"/>
    <w:basedOn w:val="DefaultParagraphFont"/>
    <w:rsid w:val="00585F9F"/>
  </w:style>
  <w:style w:type="character" w:styleId="CommentReference">
    <w:name w:val="annotation reference"/>
    <w:basedOn w:val="DefaultParagraphFont"/>
    <w:uiPriority w:val="99"/>
    <w:semiHidden/>
    <w:unhideWhenUsed/>
    <w:rsid w:val="00585F9F"/>
    <w:rPr>
      <w:sz w:val="16"/>
      <w:szCs w:val="16"/>
    </w:rPr>
  </w:style>
  <w:style w:type="paragraph" w:styleId="Caption">
    <w:name w:val="caption"/>
    <w:basedOn w:val="Normal"/>
    <w:next w:val="Normal"/>
    <w:uiPriority w:val="35"/>
    <w:unhideWhenUsed/>
    <w:qFormat/>
    <w:rsid w:val="00585F9F"/>
    <w:pPr>
      <w:spacing w:line="240" w:lineRule="auto"/>
    </w:pPr>
    <w:rPr>
      <w:rFonts w:ascii="Cambria" w:eastAsia="Cambria" w:hAnsi="Cambria" w:cs="Times New Roman"/>
      <w:b/>
      <w:bCs/>
      <w:color w:val="4F81BD" w:themeColor="accent1"/>
      <w:sz w:val="18"/>
      <w:szCs w:val="18"/>
      <w:lang w:val="en-US"/>
    </w:rPr>
  </w:style>
  <w:style w:type="character" w:styleId="FootnoteReference">
    <w:name w:val="footnote reference"/>
    <w:basedOn w:val="DefaultParagraphFont"/>
    <w:uiPriority w:val="99"/>
    <w:semiHidden/>
    <w:unhideWhenUsed/>
    <w:rsid w:val="00585F9F"/>
    <w:rPr>
      <w:vertAlign w:val="superscript"/>
    </w:rPr>
  </w:style>
  <w:style w:type="character" w:styleId="PlaceholderText">
    <w:name w:val="Placeholder Text"/>
    <w:basedOn w:val="DefaultParagraphFont"/>
    <w:uiPriority w:val="99"/>
    <w:unhideWhenUsed/>
    <w:rsid w:val="007848D5"/>
    <w:rPr>
      <w:color w:val="808080"/>
    </w:rPr>
  </w:style>
  <w:style w:type="character" w:styleId="Hyperlink">
    <w:name w:val="Hyperlink"/>
    <w:basedOn w:val="DefaultParagraphFont"/>
    <w:uiPriority w:val="99"/>
    <w:unhideWhenUsed/>
    <w:rsid w:val="00680A71"/>
    <w:rPr>
      <w:color w:val="0000FF" w:themeColor="hyperlink"/>
      <w:u w:val="single"/>
    </w:rPr>
  </w:style>
  <w:style w:type="table" w:styleId="TableGrid">
    <w:name w:val="Table Grid"/>
    <w:basedOn w:val="TableNormal"/>
    <w:uiPriority w:val="59"/>
    <w:rsid w:val="00547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B6091"/>
    <w:pPr>
      <w:ind w:left="720"/>
      <w:contextualSpacing/>
    </w:pPr>
  </w:style>
  <w:style w:type="character" w:customStyle="1" w:styleId="Heading4Char">
    <w:name w:val="Heading 4 Char"/>
    <w:basedOn w:val="DefaultParagraphFont"/>
    <w:link w:val="Heading4"/>
    <w:uiPriority w:val="9"/>
    <w:rsid w:val="00C34A1D"/>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17</TotalTime>
  <Pages>16</Pages>
  <Words>4691</Words>
  <Characters>2674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14</cp:revision>
  <dcterms:created xsi:type="dcterms:W3CDTF">2015-01-30T04:49:00Z</dcterms:created>
  <dcterms:modified xsi:type="dcterms:W3CDTF">2015-02-05T12:08:00Z</dcterms:modified>
</cp:coreProperties>
</file>